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C7A4564" w14:textId="77777777" w:rsidR="000B50A5" w:rsidRPr="00432447" w:rsidRDefault="000B50A5" w:rsidP="00E86352">
      <w:pPr>
        <w:adjustRightInd w:val="0"/>
        <w:snapToGrid w:val="0"/>
        <w:spacing w:line="360" w:lineRule="auto"/>
        <w:rPr>
          <w:rFonts w:ascii="Book Antiqua" w:eastAsia="Times New Roman" w:hAnsi="Book Antiqua" w:cs="SimSun"/>
          <w:i/>
        </w:rPr>
      </w:pPr>
      <w:bookmarkStart w:id="0" w:name="OLE_LINK2088"/>
      <w:bookmarkStart w:id="1" w:name="OLE_LINK2089"/>
      <w:bookmarkStart w:id="2" w:name="OLE_LINK3171"/>
      <w:bookmarkStart w:id="3" w:name="OLE_LINK3301"/>
      <w:bookmarkStart w:id="4" w:name="OLE_LINK3302"/>
      <w:bookmarkStart w:id="5" w:name="OLE_LINK2410"/>
      <w:bookmarkStart w:id="6" w:name="OLE_LINK2411"/>
      <w:bookmarkStart w:id="7" w:name="OLE_LINK3234"/>
      <w:bookmarkStart w:id="8" w:name="OLE_LINK40"/>
      <w:bookmarkStart w:id="9" w:name="OLE_LINK41"/>
      <w:bookmarkStart w:id="10" w:name="OLE_LINK2445"/>
      <w:bookmarkStart w:id="11" w:name="OLE_LINK3563"/>
      <w:bookmarkStart w:id="12" w:name="OLE_LINK437"/>
      <w:bookmarkStart w:id="13" w:name="OLE_LINK438"/>
      <w:bookmarkStart w:id="14" w:name="OLE_LINK1043"/>
      <w:bookmarkStart w:id="15" w:name="OLE_LINK1420"/>
      <w:bookmarkStart w:id="16" w:name="OLE_LINK1540"/>
      <w:bookmarkStart w:id="17" w:name="OLE_LINK1602"/>
      <w:bookmarkStart w:id="18" w:name="OLE_LINK2188"/>
      <w:bookmarkStart w:id="19" w:name="OLE_LINK2180"/>
      <w:bookmarkStart w:id="20" w:name="OLE_LINK2646"/>
      <w:bookmarkStart w:id="21" w:name="OLE_LINK2650"/>
      <w:bookmarkStart w:id="22" w:name="OLE_LINK2656"/>
      <w:bookmarkStart w:id="23" w:name="OLE_LINK45"/>
      <w:bookmarkStart w:id="24" w:name="OLE_LINK3003"/>
      <w:bookmarkStart w:id="25" w:name="OLE_LINK3029"/>
      <w:bookmarkStart w:id="26" w:name="OLE_LINK3072"/>
      <w:bookmarkStart w:id="27" w:name="OLE_LINK3222"/>
      <w:bookmarkStart w:id="28" w:name="OLE_LINK3247"/>
      <w:bookmarkStart w:id="29" w:name="OLE_LINK3655"/>
      <w:bookmarkStart w:id="30" w:name="OLE_LINK99"/>
      <w:bookmarkStart w:id="31" w:name="OLE_LINK3745"/>
      <w:bookmarkStart w:id="32" w:name="OLE_LINK90"/>
      <w:bookmarkStart w:id="33" w:name="OLE_LINK3613"/>
      <w:r w:rsidRPr="00432447">
        <w:rPr>
          <w:rFonts w:ascii="Book Antiqua" w:eastAsia="Times New Roman" w:hAnsi="Book Antiqua" w:cs="SimSun"/>
          <w:b/>
        </w:rPr>
        <w:t xml:space="preserve">Name of journal: </w:t>
      </w:r>
      <w:bookmarkStart w:id="34" w:name="OLE_LINK335"/>
      <w:bookmarkStart w:id="35" w:name="OLE_LINK1068"/>
      <w:bookmarkStart w:id="36" w:name="OLE_LINK696"/>
      <w:bookmarkStart w:id="37" w:name="OLE_LINK661"/>
      <w:bookmarkStart w:id="38" w:name="OLE_LINK645"/>
      <w:bookmarkStart w:id="39" w:name="OLE_LINK719"/>
      <w:bookmarkStart w:id="40" w:name="OLE_LINK718"/>
      <w:r w:rsidRPr="00432447">
        <w:rPr>
          <w:rFonts w:ascii="Book Antiqua" w:eastAsia="Times New Roman" w:hAnsi="Book Antiqua" w:cs="SimSun"/>
          <w:i/>
          <w:kern w:val="0"/>
        </w:rPr>
        <w:t>World Journal of Gastroenterology</w:t>
      </w:r>
      <w:bookmarkEnd w:id="34"/>
      <w:bookmarkEnd w:id="35"/>
      <w:bookmarkEnd w:id="36"/>
      <w:bookmarkEnd w:id="37"/>
      <w:bookmarkEnd w:id="38"/>
      <w:bookmarkEnd w:id="39"/>
      <w:bookmarkEnd w:id="40"/>
    </w:p>
    <w:p w14:paraId="69C4D45C" w14:textId="7123FA14" w:rsidR="000B50A5" w:rsidRPr="00432447" w:rsidRDefault="000B50A5" w:rsidP="00E86352">
      <w:pPr>
        <w:adjustRightInd w:val="0"/>
        <w:snapToGrid w:val="0"/>
        <w:spacing w:line="360" w:lineRule="auto"/>
        <w:rPr>
          <w:rFonts w:ascii="Book Antiqua" w:eastAsia="SimSun" w:hAnsi="Book Antiqua" w:cs="SimSun"/>
          <w:b/>
          <w:i/>
          <w:lang w:eastAsia="zh-CN"/>
        </w:rPr>
      </w:pPr>
      <w:bookmarkStart w:id="41" w:name="OLE_LINK2694"/>
      <w:bookmarkStart w:id="42" w:name="OLE_LINK21"/>
      <w:bookmarkStart w:id="43" w:name="OLE_LINK19"/>
      <w:r w:rsidRPr="00432447">
        <w:rPr>
          <w:rFonts w:ascii="Book Antiqua" w:hAnsi="Book Antiqua" w:cs="Arial"/>
          <w:b/>
          <w:lang w:val="en"/>
        </w:rPr>
        <w:t xml:space="preserve">ESPS Manuscript NO: </w:t>
      </w:r>
      <w:r w:rsidRPr="00432447">
        <w:rPr>
          <w:rFonts w:ascii="Book Antiqua" w:eastAsia="SimSun" w:hAnsi="Book Antiqua" w:cs="Arial"/>
          <w:b/>
          <w:lang w:val="en" w:eastAsia="zh-CN"/>
        </w:rPr>
        <w:t>30911</w:t>
      </w:r>
    </w:p>
    <w:p w14:paraId="3F13AEC1" w14:textId="7062D22A" w:rsidR="000B50A5" w:rsidRPr="00432447" w:rsidRDefault="000B50A5" w:rsidP="00E86352">
      <w:pPr>
        <w:adjustRightInd w:val="0"/>
        <w:snapToGrid w:val="0"/>
        <w:spacing w:line="360" w:lineRule="auto"/>
        <w:rPr>
          <w:rFonts w:ascii="Book Antiqua" w:eastAsia="SimSun" w:hAnsi="Book Antiqua" w:cs="Times New Roman"/>
          <w:b/>
          <w:lang w:eastAsia="zh-CN"/>
        </w:rPr>
      </w:pPr>
      <w:bookmarkStart w:id="44" w:name="OLE_LINK2000"/>
      <w:bookmarkStart w:id="45" w:name="OLE_LINK2244"/>
      <w:bookmarkStart w:id="46" w:name="OLE_LINK2067"/>
      <w:bookmarkStart w:id="47" w:name="OLE_LINK2119"/>
      <w:bookmarkStart w:id="48" w:name="OLE_LINK2062"/>
      <w:bookmarkStart w:id="49" w:name="OLE_LINK2022"/>
      <w:bookmarkStart w:id="50" w:name="OLE_LINK1937"/>
      <w:bookmarkStart w:id="51" w:name="OLE_LINK1904"/>
      <w:bookmarkStart w:id="52" w:name="OLE_LINK1867"/>
      <w:bookmarkStart w:id="53" w:name="OLE_LINK1933"/>
      <w:bookmarkStart w:id="54" w:name="OLE_LINK1908"/>
      <w:bookmarkStart w:id="55" w:name="OLE_LINK1785"/>
      <w:bookmarkStart w:id="56" w:name="OLE_LINK1717"/>
      <w:bookmarkStart w:id="57" w:name="OLE_LINK1972"/>
      <w:bookmarkStart w:id="58" w:name="OLE_LINK1929"/>
      <w:bookmarkStart w:id="59" w:name="OLE_LINK1893"/>
      <w:bookmarkStart w:id="60" w:name="OLE_LINK1715"/>
      <w:bookmarkStart w:id="61" w:name="OLE_LINK1764"/>
      <w:bookmarkStart w:id="62" w:name="OLE_LINK1758"/>
      <w:bookmarkStart w:id="63" w:name="OLE_LINK1638"/>
      <w:bookmarkStart w:id="64" w:name="OLE_LINK1379"/>
      <w:bookmarkStart w:id="65" w:name="OLE_LINK1489"/>
      <w:bookmarkStart w:id="66" w:name="OLE_LINK1378"/>
      <w:bookmarkStart w:id="67" w:name="OLE_LINK1616"/>
      <w:bookmarkStart w:id="68" w:name="OLE_LINK1400"/>
      <w:bookmarkStart w:id="69" w:name="OLE_LINK1367"/>
      <w:bookmarkStart w:id="70" w:name="OLE_LINK1333"/>
      <w:bookmarkStart w:id="71" w:name="OLE_LINK1165"/>
      <w:bookmarkStart w:id="72" w:name="OLE_LINK1064"/>
      <w:bookmarkStart w:id="73" w:name="OLE_LINK1131"/>
      <w:bookmarkStart w:id="74" w:name="OLE_LINK1225"/>
      <w:bookmarkStart w:id="75" w:name="OLE_LINK1191"/>
      <w:bookmarkStart w:id="76" w:name="OLE_LINK950"/>
      <w:bookmarkStart w:id="77" w:name="OLE_LINK1154"/>
      <w:bookmarkStart w:id="78" w:name="OLE_LINK1029"/>
      <w:bookmarkStart w:id="79" w:name="OLE_LINK870"/>
      <w:bookmarkStart w:id="80" w:name="OLE_LINK1021"/>
      <w:bookmarkStart w:id="81" w:name="OLE_LINK897"/>
      <w:bookmarkStart w:id="82" w:name="OLE_LINK965"/>
      <w:bookmarkStart w:id="83" w:name="OLE_LINK863"/>
      <w:bookmarkStart w:id="84" w:name="OLE_LINK1072"/>
      <w:bookmarkStart w:id="85" w:name="OLE_LINK888"/>
      <w:bookmarkStart w:id="86" w:name="OLE_LINK887"/>
      <w:bookmarkStart w:id="87" w:name="OLE_LINK886"/>
      <w:bookmarkStart w:id="88" w:name="OLE_LINK3"/>
      <w:bookmarkStart w:id="89" w:name="OLE_LINK4"/>
      <w:bookmarkStart w:id="90" w:name="OLE_LINK3045"/>
      <w:bookmarkStart w:id="91" w:name="OLE_LINK5"/>
      <w:bookmarkEnd w:id="0"/>
      <w:bookmarkEnd w:id="1"/>
      <w:bookmarkEnd w:id="2"/>
      <w:bookmarkEnd w:id="41"/>
      <w:bookmarkEnd w:id="42"/>
      <w:bookmarkEnd w:id="43"/>
      <w:r w:rsidRPr="00432447">
        <w:rPr>
          <w:rFonts w:ascii="Book Antiqua" w:hAnsi="Book Antiqua"/>
          <w:b/>
        </w:rPr>
        <w:t>Manuscript Type</w:t>
      </w:r>
      <w:bookmarkEnd w:id="3"/>
      <w:bookmarkEnd w:id="4"/>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r w:rsidRPr="00432447">
        <w:rPr>
          <w:rFonts w:ascii="Book Antiqua" w:hAnsi="Book Antiqua"/>
          <w:b/>
          <w:kern w:val="0"/>
        </w:rPr>
        <w:t>:</w:t>
      </w:r>
      <w:bookmarkStart w:id="92" w:name="OLE_LINK74"/>
      <w:bookmarkStart w:id="93" w:name="OLE_LINK75"/>
      <w:bookmarkEnd w:id="5"/>
      <w:bookmarkEnd w:id="6"/>
      <w:bookmarkEnd w:id="7"/>
      <w:r w:rsidRPr="00432447">
        <w:rPr>
          <w:rFonts w:ascii="Book Antiqua" w:hAnsi="Book Antiqua"/>
          <w:b/>
          <w:kern w:val="0"/>
        </w:rPr>
        <w:t xml:space="preserve"> </w:t>
      </w:r>
      <w:bookmarkStart w:id="94" w:name="OLE_LINK3837"/>
      <w:bookmarkStart w:id="95" w:name="OLE_LINK3838"/>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88"/>
      <w:bookmarkEnd w:id="89"/>
      <w:bookmarkEnd w:id="90"/>
      <w:bookmarkEnd w:id="91"/>
      <w:bookmarkEnd w:id="92"/>
      <w:bookmarkEnd w:id="93"/>
      <w:r w:rsidRPr="00432447">
        <w:rPr>
          <w:rFonts w:ascii="Book Antiqua" w:eastAsia="SimSun" w:hAnsi="Book Antiqua"/>
          <w:b/>
          <w:kern w:val="0"/>
          <w:lang w:eastAsia="zh-CN"/>
        </w:rPr>
        <w:t>EDITORIAL</w:t>
      </w:r>
      <w:bookmarkEnd w:id="94"/>
      <w:bookmarkEnd w:id="95"/>
    </w:p>
    <w:p w14:paraId="6BE75381" w14:textId="77777777" w:rsidR="000814C8" w:rsidRPr="00432447" w:rsidRDefault="000814C8" w:rsidP="00E86352">
      <w:pPr>
        <w:adjustRightInd w:val="0"/>
        <w:snapToGrid w:val="0"/>
        <w:spacing w:line="360" w:lineRule="auto"/>
        <w:rPr>
          <w:rFonts w:ascii="Book Antiqua" w:hAnsi="Book Antiqua" w:cstheme="majorHAnsi"/>
        </w:rPr>
      </w:pPr>
    </w:p>
    <w:p w14:paraId="5A502F34" w14:textId="2229C472" w:rsidR="00DA3BA3" w:rsidRPr="00432447" w:rsidRDefault="00F90DA0" w:rsidP="00E86352">
      <w:pPr>
        <w:adjustRightInd w:val="0"/>
        <w:snapToGrid w:val="0"/>
        <w:spacing w:line="360" w:lineRule="auto"/>
        <w:rPr>
          <w:rFonts w:ascii="Book Antiqua" w:hAnsi="Book Antiqua" w:cstheme="majorHAnsi"/>
          <w:b/>
        </w:rPr>
      </w:pPr>
      <w:bookmarkStart w:id="96" w:name="OLE_LINK3776"/>
      <w:bookmarkStart w:id="97" w:name="OLE_LINK3777"/>
      <w:bookmarkStart w:id="98" w:name="OLE_LINK3795"/>
      <w:r w:rsidRPr="00432447">
        <w:rPr>
          <w:rFonts w:ascii="Book Antiqua" w:hAnsi="Book Antiqua" w:cstheme="majorHAnsi"/>
          <w:b/>
        </w:rPr>
        <w:t xml:space="preserve">Hepatitis C infected </w:t>
      </w:r>
      <w:r w:rsidR="002F6282" w:rsidRPr="00432447">
        <w:rPr>
          <w:rFonts w:ascii="Book Antiqua" w:hAnsi="Book Antiqua" w:cstheme="majorHAnsi"/>
          <w:b/>
        </w:rPr>
        <w:t>patients</w:t>
      </w:r>
      <w:r w:rsidRPr="00432447">
        <w:rPr>
          <w:rFonts w:ascii="Book Antiqua" w:hAnsi="Book Antiqua" w:cstheme="majorHAnsi"/>
          <w:b/>
        </w:rPr>
        <w:t xml:space="preserve"> need vitamin D</w:t>
      </w:r>
      <w:r w:rsidR="0067159C" w:rsidRPr="00432447">
        <w:rPr>
          <w:rFonts w:ascii="Book Antiqua" w:hAnsi="Book Antiqua" w:cstheme="majorHAnsi"/>
          <w:b/>
        </w:rPr>
        <w:t>3</w:t>
      </w:r>
      <w:r w:rsidRPr="00432447">
        <w:rPr>
          <w:rFonts w:ascii="Book Antiqua" w:hAnsi="Book Antiqua" w:cstheme="majorHAnsi"/>
          <w:b/>
        </w:rPr>
        <w:t xml:space="preserve"> supplementation</w:t>
      </w:r>
      <w:r w:rsidR="00222517" w:rsidRPr="00432447">
        <w:rPr>
          <w:rFonts w:ascii="Book Antiqua" w:hAnsi="Book Antiqua" w:cstheme="majorHAnsi"/>
          <w:b/>
        </w:rPr>
        <w:t xml:space="preserve"> in the era of </w:t>
      </w:r>
      <w:r w:rsidR="00BF3280" w:rsidRPr="00432447">
        <w:rPr>
          <w:rFonts w:ascii="Book Antiqua" w:hAnsi="Book Antiqua" w:cstheme="majorHAnsi"/>
          <w:b/>
        </w:rPr>
        <w:t>direct acting antiviral</w:t>
      </w:r>
      <w:r w:rsidR="00BF3280" w:rsidRPr="00432447">
        <w:rPr>
          <w:rFonts w:ascii="Book Antiqua" w:eastAsia="SimSun" w:hAnsi="Book Antiqua" w:cstheme="majorHAnsi"/>
          <w:b/>
          <w:lang w:eastAsia="zh-CN"/>
        </w:rPr>
        <w:t xml:space="preserve">s </w:t>
      </w:r>
      <w:r w:rsidR="00222517" w:rsidRPr="00432447">
        <w:rPr>
          <w:rFonts w:ascii="Book Antiqua" w:hAnsi="Book Antiqua" w:cstheme="majorHAnsi"/>
          <w:b/>
        </w:rPr>
        <w:t>treatment</w:t>
      </w:r>
    </w:p>
    <w:bookmarkEnd w:id="96"/>
    <w:bookmarkEnd w:id="97"/>
    <w:bookmarkEnd w:id="98"/>
    <w:p w14:paraId="4034F9A2" w14:textId="77777777" w:rsidR="000814C8" w:rsidRPr="00432447" w:rsidRDefault="000814C8" w:rsidP="00E86352">
      <w:pPr>
        <w:adjustRightInd w:val="0"/>
        <w:snapToGrid w:val="0"/>
        <w:spacing w:line="360" w:lineRule="auto"/>
        <w:rPr>
          <w:rFonts w:ascii="Book Antiqua" w:eastAsia="SimSun" w:hAnsi="Book Antiqua" w:cstheme="majorHAnsi"/>
          <w:lang w:eastAsia="zh-CN"/>
        </w:rPr>
      </w:pPr>
    </w:p>
    <w:p w14:paraId="1CC7ED3C" w14:textId="65652FA5" w:rsidR="000B50A5" w:rsidRPr="00432447" w:rsidRDefault="000B50A5" w:rsidP="00E86352">
      <w:pPr>
        <w:adjustRightInd w:val="0"/>
        <w:snapToGrid w:val="0"/>
        <w:spacing w:line="360" w:lineRule="auto"/>
        <w:rPr>
          <w:rFonts w:ascii="Book Antiqua" w:eastAsia="SimSun" w:hAnsi="Book Antiqua" w:cstheme="majorHAnsi"/>
          <w:lang w:eastAsia="zh-CN"/>
        </w:rPr>
      </w:pPr>
      <w:r w:rsidRPr="00432447">
        <w:rPr>
          <w:rFonts w:ascii="Book Antiqua" w:eastAsia="SimSun" w:hAnsi="Book Antiqua" w:cstheme="majorHAnsi"/>
          <w:lang w:eastAsia="zh-CN"/>
        </w:rPr>
        <w:t>Kondo Y. Supplementation of vitamin D3 in DAAs treatment</w:t>
      </w:r>
    </w:p>
    <w:p w14:paraId="2A619426" w14:textId="6E8D7CCD" w:rsidR="000B50A5" w:rsidRPr="00432447" w:rsidRDefault="000B50A5" w:rsidP="00E86352">
      <w:pPr>
        <w:adjustRightInd w:val="0"/>
        <w:snapToGrid w:val="0"/>
        <w:spacing w:line="360" w:lineRule="auto"/>
        <w:rPr>
          <w:rFonts w:ascii="Book Antiqua" w:eastAsia="SimSun" w:hAnsi="Book Antiqua" w:cstheme="majorHAnsi"/>
          <w:lang w:eastAsia="zh-CN"/>
        </w:rPr>
      </w:pPr>
    </w:p>
    <w:p w14:paraId="4B597FF6" w14:textId="1A258E92" w:rsidR="000814C8" w:rsidRPr="00432447" w:rsidRDefault="000814C8" w:rsidP="00E86352">
      <w:pPr>
        <w:adjustRightInd w:val="0"/>
        <w:snapToGrid w:val="0"/>
        <w:spacing w:line="360" w:lineRule="auto"/>
        <w:rPr>
          <w:rFonts w:ascii="Book Antiqua" w:hAnsi="Book Antiqua" w:cstheme="majorHAnsi"/>
        </w:rPr>
      </w:pPr>
      <w:bookmarkStart w:id="99" w:name="OLE_LINK3793"/>
      <w:bookmarkStart w:id="100" w:name="OLE_LINK3794"/>
      <w:bookmarkStart w:id="101" w:name="OLE_LINK3797"/>
      <w:r w:rsidRPr="00432447">
        <w:rPr>
          <w:rFonts w:ascii="Book Antiqua" w:hAnsi="Book Antiqua" w:cstheme="majorHAnsi"/>
        </w:rPr>
        <w:t>Yasuteru Kondo</w:t>
      </w:r>
    </w:p>
    <w:bookmarkEnd w:id="99"/>
    <w:bookmarkEnd w:id="100"/>
    <w:bookmarkEnd w:id="101"/>
    <w:p w14:paraId="474624B1" w14:textId="77777777" w:rsidR="000814C8" w:rsidRPr="00432447" w:rsidRDefault="000814C8" w:rsidP="00E86352">
      <w:pPr>
        <w:adjustRightInd w:val="0"/>
        <w:snapToGrid w:val="0"/>
        <w:spacing w:line="360" w:lineRule="auto"/>
        <w:rPr>
          <w:rFonts w:ascii="Book Antiqua" w:hAnsi="Book Antiqua" w:cstheme="majorHAnsi"/>
        </w:rPr>
      </w:pPr>
    </w:p>
    <w:p w14:paraId="54DC90C3" w14:textId="1583FDCB" w:rsidR="000814C8" w:rsidRPr="00432447" w:rsidRDefault="000B50A5" w:rsidP="00E86352">
      <w:pPr>
        <w:adjustRightInd w:val="0"/>
        <w:snapToGrid w:val="0"/>
        <w:spacing w:line="360" w:lineRule="auto"/>
        <w:rPr>
          <w:rFonts w:ascii="Book Antiqua" w:eastAsia="SimSun" w:hAnsi="Book Antiqua" w:cstheme="majorHAnsi"/>
          <w:b/>
          <w:lang w:eastAsia="zh-CN"/>
        </w:rPr>
      </w:pPr>
      <w:r w:rsidRPr="00432447">
        <w:rPr>
          <w:rFonts w:ascii="Book Antiqua" w:hAnsi="Book Antiqua" w:cstheme="majorHAnsi"/>
          <w:b/>
        </w:rPr>
        <w:t>Yasuteru Kondo</w:t>
      </w:r>
      <w:r w:rsidRPr="00432447">
        <w:rPr>
          <w:rFonts w:ascii="Book Antiqua" w:eastAsia="SimSun" w:hAnsi="Book Antiqua" w:cstheme="majorHAnsi"/>
          <w:b/>
          <w:lang w:eastAsia="zh-CN"/>
        </w:rPr>
        <w:t xml:space="preserve">, </w:t>
      </w:r>
      <w:r w:rsidR="00806F08" w:rsidRPr="00432447">
        <w:rPr>
          <w:rFonts w:ascii="Book Antiqua" w:hAnsi="Book Antiqua" w:cstheme="majorHAnsi"/>
        </w:rPr>
        <w:t>Department</w:t>
      </w:r>
      <w:r w:rsidR="00747850" w:rsidRPr="00432447">
        <w:rPr>
          <w:rFonts w:ascii="Book Antiqua" w:hAnsi="Book Antiqua" w:cstheme="majorHAnsi"/>
        </w:rPr>
        <w:t xml:space="preserve"> of Hepatology</w:t>
      </w:r>
      <w:r w:rsidR="000814C8" w:rsidRPr="00432447">
        <w:rPr>
          <w:rFonts w:ascii="Book Antiqua" w:hAnsi="Book Antiqua" w:cstheme="majorHAnsi"/>
        </w:rPr>
        <w:t xml:space="preserve">, </w:t>
      </w:r>
      <w:r w:rsidR="00747850" w:rsidRPr="00432447">
        <w:rPr>
          <w:rFonts w:ascii="Book Antiqua" w:hAnsi="Book Antiqua" w:cstheme="majorHAnsi"/>
        </w:rPr>
        <w:t>Sendai Ko</w:t>
      </w:r>
      <w:r w:rsidR="00216861" w:rsidRPr="00432447">
        <w:rPr>
          <w:rFonts w:ascii="Book Antiqua" w:hAnsi="Book Antiqua" w:cstheme="majorHAnsi"/>
        </w:rPr>
        <w:t>u</w:t>
      </w:r>
      <w:r w:rsidR="00747850" w:rsidRPr="00432447">
        <w:rPr>
          <w:rFonts w:ascii="Book Antiqua" w:hAnsi="Book Antiqua" w:cstheme="majorHAnsi"/>
        </w:rPr>
        <w:t xml:space="preserve">sei </w:t>
      </w:r>
      <w:r w:rsidR="000814C8" w:rsidRPr="00432447">
        <w:rPr>
          <w:rFonts w:ascii="Book Antiqua" w:hAnsi="Book Antiqua" w:cstheme="majorHAnsi"/>
        </w:rPr>
        <w:t>Hospital</w:t>
      </w:r>
      <w:r w:rsidRPr="00432447">
        <w:rPr>
          <w:rFonts w:ascii="Book Antiqua" w:eastAsia="SimSun" w:hAnsi="Book Antiqua" w:cstheme="majorHAnsi"/>
          <w:lang w:eastAsia="zh-CN"/>
        </w:rPr>
        <w:t>,</w:t>
      </w:r>
      <w:r w:rsidRPr="00432447">
        <w:rPr>
          <w:rFonts w:ascii="Book Antiqua" w:eastAsia="SimSun" w:hAnsi="Book Antiqua" w:cstheme="majorHAnsi"/>
          <w:b/>
          <w:lang w:eastAsia="zh-CN"/>
        </w:rPr>
        <w:t xml:space="preserve"> </w:t>
      </w:r>
      <w:r w:rsidR="000814C8" w:rsidRPr="00432447">
        <w:rPr>
          <w:rFonts w:ascii="Book Antiqua" w:hAnsi="Book Antiqua" w:cstheme="majorHAnsi"/>
        </w:rPr>
        <w:t>Aoba, Sen</w:t>
      </w:r>
      <w:r w:rsidR="00747850" w:rsidRPr="00432447">
        <w:rPr>
          <w:rFonts w:ascii="Book Antiqua" w:hAnsi="Book Antiqua" w:cstheme="majorHAnsi"/>
        </w:rPr>
        <w:t>dai City</w:t>
      </w:r>
      <w:r w:rsidRPr="00432447">
        <w:rPr>
          <w:rFonts w:ascii="Book Antiqua" w:eastAsia="SimSun" w:hAnsi="Book Antiqua" w:cstheme="majorHAnsi"/>
          <w:lang w:eastAsia="zh-CN"/>
        </w:rPr>
        <w:t xml:space="preserve"> 980</w:t>
      </w:r>
      <w:r w:rsidR="00747850" w:rsidRPr="00432447">
        <w:rPr>
          <w:rFonts w:ascii="Book Antiqua" w:hAnsi="Book Antiqua" w:cstheme="majorHAnsi"/>
        </w:rPr>
        <w:t xml:space="preserve">, Miyagi, Japan </w:t>
      </w:r>
    </w:p>
    <w:p w14:paraId="398A489E" w14:textId="77777777" w:rsidR="000814C8" w:rsidRPr="00432447" w:rsidRDefault="000814C8" w:rsidP="00E86352">
      <w:pPr>
        <w:adjustRightInd w:val="0"/>
        <w:snapToGrid w:val="0"/>
        <w:spacing w:line="360" w:lineRule="auto"/>
        <w:rPr>
          <w:rFonts w:ascii="Book Antiqua" w:hAnsi="Book Antiqua" w:cstheme="majorHAnsi"/>
          <w:b/>
        </w:rPr>
      </w:pPr>
    </w:p>
    <w:p w14:paraId="0910A8DF" w14:textId="1B76008E" w:rsidR="000814C8" w:rsidRPr="00432447" w:rsidRDefault="000B50A5" w:rsidP="00E86352">
      <w:pPr>
        <w:adjustRightInd w:val="0"/>
        <w:snapToGrid w:val="0"/>
        <w:spacing w:line="360" w:lineRule="auto"/>
        <w:rPr>
          <w:rFonts w:ascii="Book Antiqua" w:eastAsia="SimSun" w:hAnsi="Book Antiqua" w:cstheme="majorHAnsi"/>
          <w:lang w:eastAsia="zh-CN"/>
        </w:rPr>
      </w:pPr>
      <w:bookmarkStart w:id="102" w:name="OLE_LINK17"/>
      <w:bookmarkStart w:id="103" w:name="OLE_LINK18"/>
      <w:bookmarkStart w:id="104" w:name="OLE_LINK1048"/>
      <w:bookmarkStart w:id="105" w:name="OLE_LINK1049"/>
      <w:bookmarkStart w:id="106" w:name="OLE_LINK3480"/>
      <w:bookmarkStart w:id="107" w:name="OLE_LINK46"/>
      <w:bookmarkStart w:id="108" w:name="OLE_LINK3050"/>
      <w:bookmarkStart w:id="109" w:name="OLE_LINK3160"/>
      <w:bookmarkStart w:id="110" w:name="OLE_LINK3764"/>
      <w:r w:rsidRPr="00432447">
        <w:rPr>
          <w:rFonts w:ascii="Book Antiqua" w:hAnsi="Book Antiqua"/>
          <w:b/>
        </w:rPr>
        <w:t xml:space="preserve">Author </w:t>
      </w:r>
      <w:bookmarkStart w:id="111" w:name="OLE_LINK1527"/>
      <w:bookmarkStart w:id="112" w:name="OLE_LINK1528"/>
      <w:r w:rsidRPr="00432447">
        <w:rPr>
          <w:rFonts w:ascii="Book Antiqua" w:hAnsi="Book Antiqua"/>
          <w:b/>
        </w:rPr>
        <w:t>contributions</w:t>
      </w:r>
      <w:bookmarkEnd w:id="102"/>
      <w:bookmarkEnd w:id="103"/>
      <w:r w:rsidRPr="00432447">
        <w:rPr>
          <w:rStyle w:val="CommentReference"/>
          <w:rFonts w:ascii="Book Antiqua" w:hAnsi="Book Antiqua"/>
          <w:sz w:val="24"/>
          <w:szCs w:val="24"/>
        </w:rPr>
        <w:t>:</w:t>
      </w:r>
      <w:bookmarkEnd w:id="104"/>
      <w:bookmarkEnd w:id="105"/>
      <w:bookmarkEnd w:id="106"/>
      <w:bookmarkEnd w:id="107"/>
      <w:bookmarkEnd w:id="108"/>
      <w:bookmarkEnd w:id="109"/>
      <w:bookmarkEnd w:id="110"/>
      <w:bookmarkEnd w:id="111"/>
      <w:bookmarkEnd w:id="112"/>
      <w:r w:rsidRPr="00432447">
        <w:rPr>
          <w:rStyle w:val="CommentReference"/>
          <w:rFonts w:ascii="Book Antiqua" w:eastAsia="SimSun" w:hAnsi="Book Antiqua"/>
          <w:sz w:val="24"/>
          <w:szCs w:val="24"/>
          <w:lang w:eastAsia="zh-CN"/>
        </w:rPr>
        <w:t xml:space="preserve"> </w:t>
      </w:r>
      <w:r w:rsidRPr="00432447">
        <w:rPr>
          <w:rFonts w:ascii="Book Antiqua" w:eastAsia="SimSun" w:hAnsi="Book Antiqua"/>
          <w:lang w:eastAsia="zh-CN"/>
        </w:rPr>
        <w:t>Kondo Y solely contributed to this manuscript.</w:t>
      </w:r>
    </w:p>
    <w:p w14:paraId="1100C56F" w14:textId="77777777" w:rsidR="000814C8" w:rsidRPr="00432447" w:rsidRDefault="000814C8" w:rsidP="00E86352">
      <w:pPr>
        <w:adjustRightInd w:val="0"/>
        <w:snapToGrid w:val="0"/>
        <w:spacing w:line="360" w:lineRule="auto"/>
        <w:rPr>
          <w:rFonts w:ascii="Book Antiqua" w:hAnsi="Book Antiqua" w:cstheme="majorHAnsi"/>
        </w:rPr>
      </w:pPr>
    </w:p>
    <w:p w14:paraId="3F994ECC" w14:textId="77777777" w:rsidR="000B50A5" w:rsidRPr="000B50A5" w:rsidRDefault="000B50A5" w:rsidP="00E86352">
      <w:pPr>
        <w:widowControl/>
        <w:adjustRightInd w:val="0"/>
        <w:snapToGrid w:val="0"/>
        <w:spacing w:line="360" w:lineRule="auto"/>
        <w:rPr>
          <w:rFonts w:ascii="Book Antiqua" w:eastAsia="SimSun" w:hAnsi="Book Antiqua" w:cs="SimSun"/>
          <w:kern w:val="0"/>
          <w:lang w:eastAsia="zh-CN"/>
        </w:rPr>
      </w:pPr>
      <w:bookmarkStart w:id="113" w:name="OLE_LINK441"/>
      <w:bookmarkStart w:id="114" w:name="OLE_LINK442"/>
      <w:bookmarkStart w:id="115" w:name="OLE_LINK1032"/>
      <w:bookmarkStart w:id="116" w:name="OLE_LINK1232"/>
      <w:bookmarkStart w:id="117" w:name="OLE_LINK1460"/>
      <w:bookmarkStart w:id="118" w:name="OLE_LINK1568"/>
      <w:bookmarkStart w:id="119" w:name="OLE_LINK1708"/>
      <w:bookmarkStart w:id="120" w:name="OLE_LINK1435"/>
      <w:bookmarkStart w:id="121" w:name="OLE_LINK1478"/>
      <w:bookmarkStart w:id="122" w:name="OLE_LINK1428"/>
      <w:bookmarkStart w:id="123" w:name="OLE_LINK1355"/>
      <w:bookmarkStart w:id="124" w:name="OLE_LINK1425"/>
      <w:bookmarkStart w:id="125" w:name="OLE_LINK1504"/>
      <w:bookmarkStart w:id="126" w:name="OLE_LINK1544"/>
      <w:bookmarkStart w:id="127" w:name="OLE_LINK1680"/>
      <w:bookmarkStart w:id="128" w:name="OLE_LINK1710"/>
      <w:bookmarkStart w:id="129" w:name="OLE_LINK3317"/>
      <w:bookmarkStart w:id="130" w:name="OLE_LINK22"/>
      <w:bookmarkStart w:id="131" w:name="OLE_LINK1818"/>
      <w:bookmarkStart w:id="132" w:name="OLE_LINK1684"/>
      <w:bookmarkStart w:id="133" w:name="OLE_LINK1885"/>
      <w:bookmarkStart w:id="134" w:name="OLE_LINK1799"/>
      <w:bookmarkStart w:id="135" w:name="OLE_LINK1894"/>
      <w:bookmarkStart w:id="136" w:name="OLE_LINK27"/>
      <w:bookmarkStart w:id="137" w:name="OLE_LINK732"/>
      <w:bookmarkStart w:id="138" w:name="OLE_LINK2053"/>
      <w:bookmarkStart w:id="139" w:name="OLE_LINK2096"/>
      <w:bookmarkStart w:id="140" w:name="OLE_LINK2174"/>
      <w:bookmarkStart w:id="141" w:name="OLE_LINK2108"/>
      <w:bookmarkStart w:id="142" w:name="OLE_LINK2183"/>
      <w:bookmarkStart w:id="143" w:name="OLE_LINK2328"/>
      <w:bookmarkStart w:id="144" w:name="OLE_LINK766"/>
      <w:bookmarkStart w:id="145" w:name="OLE_LINK2256"/>
      <w:bookmarkStart w:id="146" w:name="OLE_LINK38"/>
      <w:bookmarkStart w:id="147" w:name="OLE_LINK2368"/>
      <w:bookmarkStart w:id="148" w:name="OLE_LINK2351"/>
      <w:bookmarkStart w:id="149" w:name="OLE_LINK2446"/>
      <w:bookmarkStart w:id="150" w:name="OLE_LINK2509"/>
      <w:bookmarkStart w:id="151" w:name="OLE_LINK2651"/>
      <w:bookmarkStart w:id="152" w:name="OLE_LINK2842"/>
      <w:bookmarkStart w:id="153" w:name="OLE_LINK2909"/>
      <w:bookmarkStart w:id="154" w:name="OLE_LINK3004"/>
      <w:bookmarkStart w:id="155" w:name="OLE_LINK43"/>
      <w:bookmarkStart w:id="156" w:name="OLE_LINK3170"/>
      <w:bookmarkStart w:id="157" w:name="OLE_LINK3181"/>
      <w:bookmarkStart w:id="158" w:name="OLE_LINK3182"/>
      <w:bookmarkStart w:id="159" w:name="OLE_LINK3631"/>
      <w:bookmarkStart w:id="160" w:name="OLE_LINK3293"/>
      <w:bookmarkStart w:id="161" w:name="OLE_LINK71"/>
      <w:bookmarkStart w:id="162" w:name="OLE_LINK3789"/>
      <w:bookmarkStart w:id="163" w:name="OLE_LINK76"/>
      <w:bookmarkStart w:id="164" w:name="OLE_LINK102"/>
      <w:bookmarkStart w:id="165" w:name="OLE_LINK3695"/>
      <w:bookmarkStart w:id="166" w:name="OLE_LINK3733"/>
      <w:r w:rsidRPr="000B50A5">
        <w:rPr>
          <w:rFonts w:ascii="Book Antiqua" w:eastAsia="SimSun" w:hAnsi="Book Antiqua" w:cs="Times New Roman"/>
          <w:b/>
          <w:kern w:val="0"/>
          <w:lang w:eastAsia="zh-CN"/>
        </w:rPr>
        <w:t xml:space="preserve">Open-Access: </w:t>
      </w:r>
      <w:bookmarkStart w:id="167" w:name="OLE_LINK479"/>
      <w:bookmarkStart w:id="168" w:name="OLE_LINK496"/>
      <w:bookmarkStart w:id="169" w:name="OLE_LINK506"/>
      <w:bookmarkStart w:id="170" w:name="OLE_LINK507"/>
      <w:r w:rsidRPr="000B50A5">
        <w:rPr>
          <w:rFonts w:ascii="Book Antiqua" w:eastAsia="SimSun" w:hAnsi="Book Antiqua" w:cs="Times New Roman"/>
          <w:lang w:eastAsia="zh-CN"/>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6" w:history="1">
        <w:r w:rsidRPr="00432447">
          <w:rPr>
            <w:rFonts w:ascii="Book Antiqua" w:eastAsia="SimSun" w:hAnsi="Book Antiqua" w:cs="Times New Roman"/>
            <w:u w:val="single"/>
            <w:lang w:eastAsia="zh-CN"/>
          </w:rPr>
          <w:t>http://creativecommons.org/licenses/by-nc/4.0/</w:t>
        </w:r>
      </w:hyperlink>
      <w:bookmarkEnd w:id="167"/>
      <w:bookmarkEnd w:id="168"/>
      <w:bookmarkEnd w:id="169"/>
      <w:bookmarkEnd w:id="170"/>
    </w:p>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p w14:paraId="7770AE77" w14:textId="77777777" w:rsidR="000B50A5" w:rsidRPr="000B50A5" w:rsidRDefault="000B50A5" w:rsidP="00E86352">
      <w:pPr>
        <w:adjustRightInd w:val="0"/>
        <w:snapToGrid w:val="0"/>
        <w:spacing w:line="360" w:lineRule="auto"/>
        <w:rPr>
          <w:rFonts w:ascii="Book Antiqua" w:eastAsia="SimSun" w:hAnsi="Book Antiqua" w:cs="Times New Roman"/>
          <w:b/>
          <w:lang w:eastAsia="zh-CN"/>
        </w:rPr>
      </w:pPr>
    </w:p>
    <w:p w14:paraId="38E1FA93" w14:textId="77777777" w:rsidR="000B50A5" w:rsidRPr="00432447" w:rsidRDefault="000B50A5" w:rsidP="00E86352">
      <w:pPr>
        <w:adjustRightInd w:val="0"/>
        <w:snapToGrid w:val="0"/>
        <w:spacing w:line="360" w:lineRule="auto"/>
        <w:rPr>
          <w:rFonts w:ascii="Book Antiqua" w:eastAsia="SimSun" w:hAnsi="Book Antiqua" w:cs="Times New Roman"/>
          <w:lang w:eastAsia="zh-CN"/>
        </w:rPr>
      </w:pPr>
      <w:bookmarkStart w:id="171" w:name="OLE_LINK3166"/>
      <w:bookmarkStart w:id="172" w:name="OLE_LINK3167"/>
      <w:bookmarkStart w:id="173" w:name="OLE_LINK3173"/>
      <w:bookmarkStart w:id="174" w:name="OLE_LINK3235"/>
      <w:r w:rsidRPr="000B50A5">
        <w:rPr>
          <w:rFonts w:ascii="Book Antiqua" w:eastAsia="SimSun" w:hAnsi="Book Antiqua" w:cs="Times New Roman"/>
          <w:b/>
          <w:lang w:eastAsia="zh-CN"/>
        </w:rPr>
        <w:t xml:space="preserve">Manuscript source: </w:t>
      </w:r>
      <w:r w:rsidRPr="000B50A5">
        <w:rPr>
          <w:rFonts w:ascii="Book Antiqua" w:eastAsia="SimSun" w:hAnsi="Book Antiqua" w:cs="Times New Roman"/>
          <w:lang w:eastAsia="zh-CN"/>
        </w:rPr>
        <w:t>Invited manuscript</w:t>
      </w:r>
    </w:p>
    <w:p w14:paraId="14D0B633" w14:textId="77777777" w:rsidR="000B50A5" w:rsidRPr="000B50A5" w:rsidRDefault="000B50A5" w:rsidP="00E86352">
      <w:pPr>
        <w:adjustRightInd w:val="0"/>
        <w:snapToGrid w:val="0"/>
        <w:spacing w:line="360" w:lineRule="auto"/>
        <w:rPr>
          <w:rFonts w:ascii="Book Antiqua" w:eastAsia="SimSun" w:hAnsi="Book Antiqua" w:cs="Times New Roman"/>
          <w:lang w:eastAsia="zh-CN"/>
        </w:rPr>
      </w:pPr>
    </w:p>
    <w:p w14:paraId="0FF67C13" w14:textId="229569B1" w:rsidR="000B50A5" w:rsidRDefault="000B50A5" w:rsidP="00E86352">
      <w:pPr>
        <w:adjustRightInd w:val="0"/>
        <w:snapToGrid w:val="0"/>
        <w:spacing w:line="360" w:lineRule="auto"/>
        <w:rPr>
          <w:rFonts w:ascii="Book Antiqua" w:eastAsia="SimSun" w:hAnsi="Book Antiqua" w:cstheme="majorHAnsi"/>
          <w:b/>
          <w:lang w:eastAsia="zh-CN"/>
        </w:rPr>
      </w:pPr>
      <w:bookmarkStart w:id="175" w:name="OLE_LINK1529"/>
      <w:bookmarkStart w:id="176" w:name="OLE_LINK1530"/>
      <w:bookmarkStart w:id="177" w:name="OLE_LINK1233"/>
      <w:bookmarkStart w:id="178" w:name="OLE_LINK1234"/>
      <w:bookmarkStart w:id="179" w:name="OLE_LINK1343"/>
      <w:bookmarkStart w:id="180" w:name="OLE_LINK1701"/>
      <w:bookmarkStart w:id="181" w:name="OLE_LINK2843"/>
      <w:bookmarkStart w:id="182" w:name="OLE_LINK3704"/>
      <w:bookmarkStart w:id="183" w:name="OLE_LINK3605"/>
      <w:bookmarkStart w:id="184" w:name="OLE_LINK193"/>
      <w:bookmarkStart w:id="185" w:name="OLE_LINK194"/>
      <w:bookmarkStart w:id="186" w:name="OLE_LINK1134"/>
      <w:bookmarkStart w:id="187" w:name="OLE_LINK1421"/>
      <w:bookmarkStart w:id="188" w:name="OLE_LINK1660"/>
      <w:bookmarkStart w:id="189" w:name="OLE_LINK3318"/>
      <w:bookmarkStart w:id="190" w:name="OLE_LINK1918"/>
      <w:bookmarkStart w:id="191" w:name="OLE_LINK30"/>
      <w:bookmarkStart w:id="192" w:name="OLE_LINK32"/>
      <w:bookmarkStart w:id="193" w:name="OLE_LINK34"/>
      <w:bookmarkStart w:id="194" w:name="OLE_LINK2001"/>
      <w:bookmarkStart w:id="195" w:name="OLE_LINK78"/>
      <w:bookmarkStart w:id="196" w:name="OLE_LINK3032"/>
      <w:bookmarkStart w:id="197" w:name="OLE_LINK3750"/>
      <w:bookmarkEnd w:id="157"/>
      <w:bookmarkEnd w:id="158"/>
      <w:bookmarkEnd w:id="159"/>
      <w:bookmarkEnd w:id="160"/>
      <w:bookmarkEnd w:id="161"/>
      <w:bookmarkEnd w:id="162"/>
      <w:bookmarkEnd w:id="163"/>
      <w:bookmarkEnd w:id="164"/>
      <w:bookmarkEnd w:id="165"/>
      <w:bookmarkEnd w:id="166"/>
      <w:bookmarkEnd w:id="171"/>
      <w:bookmarkEnd w:id="172"/>
      <w:bookmarkEnd w:id="173"/>
      <w:bookmarkEnd w:id="174"/>
      <w:r w:rsidRPr="00432447">
        <w:rPr>
          <w:rFonts w:ascii="Book Antiqua" w:hAnsi="Book Antiqua"/>
          <w:b/>
        </w:rPr>
        <w:t xml:space="preserve">Correspondence </w:t>
      </w:r>
      <w:bookmarkEnd w:id="175"/>
      <w:bookmarkEnd w:id="176"/>
      <w:r w:rsidRPr="00432447">
        <w:rPr>
          <w:rFonts w:ascii="Book Antiqua" w:hAnsi="Book Antiqua"/>
          <w:b/>
        </w:rPr>
        <w:t>to:</w:t>
      </w:r>
      <w:bookmarkEnd w:id="177"/>
      <w:bookmarkEnd w:id="178"/>
      <w:bookmarkEnd w:id="179"/>
      <w:bookmarkEnd w:id="180"/>
      <w:bookmarkEnd w:id="181"/>
      <w:bookmarkEnd w:id="182"/>
      <w:bookmarkEnd w:id="183"/>
      <w:r w:rsidRPr="00432447">
        <w:rPr>
          <w:rFonts w:ascii="Book Antiqua" w:hAnsi="Book Antiqua"/>
          <w:b/>
        </w:rPr>
        <w:t xml:space="preserve"> </w:t>
      </w:r>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r w:rsidRPr="00432447">
        <w:rPr>
          <w:rFonts w:ascii="Book Antiqua" w:hAnsi="Book Antiqua" w:cstheme="majorHAnsi"/>
          <w:b/>
        </w:rPr>
        <w:t>Yasuteru Kondo, M</w:t>
      </w:r>
      <w:r w:rsidR="000814C8" w:rsidRPr="00432447">
        <w:rPr>
          <w:rFonts w:ascii="Book Antiqua" w:hAnsi="Book Antiqua" w:cstheme="majorHAnsi"/>
          <w:b/>
        </w:rPr>
        <w:t>D</w:t>
      </w:r>
      <w:r w:rsidRPr="00432447">
        <w:rPr>
          <w:rFonts w:ascii="Book Antiqua" w:eastAsia="SimSun" w:hAnsi="Book Antiqua" w:cstheme="majorHAnsi"/>
          <w:b/>
          <w:lang w:eastAsia="zh-CN"/>
        </w:rPr>
        <w:t xml:space="preserve">, </w:t>
      </w:r>
      <w:r w:rsidRPr="00432447">
        <w:rPr>
          <w:rFonts w:ascii="Book Antiqua" w:hAnsi="Book Antiqua" w:cstheme="majorHAnsi"/>
          <w:b/>
        </w:rPr>
        <w:t>PhD</w:t>
      </w:r>
      <w:r w:rsidRPr="00432447">
        <w:rPr>
          <w:rFonts w:ascii="Book Antiqua" w:eastAsia="SimSun" w:hAnsi="Book Antiqua" w:cstheme="majorHAnsi"/>
          <w:b/>
          <w:lang w:eastAsia="zh-CN"/>
        </w:rPr>
        <w:t xml:space="preserve">, </w:t>
      </w:r>
      <w:r w:rsidR="00747850" w:rsidRPr="00432447">
        <w:rPr>
          <w:rFonts w:ascii="Book Antiqua" w:hAnsi="Book Antiqua" w:cstheme="majorHAnsi"/>
          <w:b/>
        </w:rPr>
        <w:t>Chief Director</w:t>
      </w:r>
      <w:r w:rsidRPr="00432447">
        <w:rPr>
          <w:rFonts w:ascii="Book Antiqua" w:eastAsia="SimSun" w:hAnsi="Book Antiqua" w:cstheme="majorHAnsi"/>
          <w:b/>
          <w:lang w:eastAsia="zh-CN"/>
        </w:rPr>
        <w:t xml:space="preserve">, </w:t>
      </w:r>
      <w:r w:rsidR="00747850" w:rsidRPr="00432447">
        <w:rPr>
          <w:rFonts w:ascii="Book Antiqua" w:hAnsi="Book Antiqua" w:cstheme="majorHAnsi"/>
        </w:rPr>
        <w:t>Department of Hepatology</w:t>
      </w:r>
      <w:r w:rsidRPr="00432447">
        <w:rPr>
          <w:rFonts w:ascii="Book Antiqua" w:eastAsia="SimSun" w:hAnsi="Book Antiqua" w:cstheme="majorHAnsi"/>
          <w:lang w:eastAsia="zh-CN"/>
        </w:rPr>
        <w:t xml:space="preserve">, </w:t>
      </w:r>
      <w:r w:rsidR="00747850" w:rsidRPr="00432447">
        <w:rPr>
          <w:rFonts w:ascii="Book Antiqua" w:hAnsi="Book Antiqua" w:cstheme="majorHAnsi"/>
        </w:rPr>
        <w:t>Sendai Ko</w:t>
      </w:r>
      <w:r w:rsidR="00216861" w:rsidRPr="00432447">
        <w:rPr>
          <w:rFonts w:ascii="Book Antiqua" w:hAnsi="Book Antiqua" w:cstheme="majorHAnsi"/>
        </w:rPr>
        <w:t>u</w:t>
      </w:r>
      <w:r w:rsidR="00747850" w:rsidRPr="00432447">
        <w:rPr>
          <w:rFonts w:ascii="Book Antiqua" w:hAnsi="Book Antiqua" w:cstheme="majorHAnsi"/>
        </w:rPr>
        <w:t>sei Hospital</w:t>
      </w:r>
      <w:r w:rsidRPr="00432447">
        <w:rPr>
          <w:rFonts w:ascii="Book Antiqua" w:eastAsia="SimSun" w:hAnsi="Book Antiqua" w:cstheme="majorHAnsi"/>
          <w:lang w:eastAsia="zh-CN"/>
        </w:rPr>
        <w:t>, 4-15 Hirosemachi, Aoba, Sendai City 980, Miyagi, Japan.</w:t>
      </w:r>
      <w:r w:rsidRPr="00432447">
        <w:rPr>
          <w:rFonts w:ascii="Book Antiqua" w:eastAsia="SimSun" w:hAnsi="Book Antiqua" w:cstheme="majorHAnsi"/>
          <w:b/>
          <w:lang w:eastAsia="zh-CN"/>
        </w:rPr>
        <w:t xml:space="preserve"> </w:t>
      </w:r>
      <w:hyperlink r:id="rId7" w:history="1">
        <w:r w:rsidR="007E2697" w:rsidRPr="009327CD">
          <w:rPr>
            <w:rStyle w:val="Hyperlink"/>
            <w:rFonts w:ascii="Book Antiqua" w:hAnsi="Book Antiqua" w:cstheme="majorHAnsi"/>
          </w:rPr>
          <w:t>yausteru@ebony.plala.or.jp</w:t>
        </w:r>
      </w:hyperlink>
      <w:bookmarkStart w:id="198" w:name="OLE_LINK1"/>
      <w:bookmarkStart w:id="199" w:name="OLE_LINK1664"/>
      <w:bookmarkStart w:id="200" w:name="OLE_LINK1665"/>
      <w:bookmarkStart w:id="201" w:name="OLE_LINK1494"/>
      <w:bookmarkStart w:id="202" w:name="OLE_LINK1468"/>
      <w:bookmarkStart w:id="203" w:name="OLE_LINK1545"/>
      <w:bookmarkStart w:id="204" w:name="OLE_LINK1641"/>
      <w:bookmarkStart w:id="205" w:name="OLE_LINK1932"/>
      <w:bookmarkStart w:id="206" w:name="OLE_LINK56"/>
      <w:bookmarkStart w:id="207" w:name="OLE_LINK2189"/>
      <w:bookmarkStart w:id="208" w:name="OLE_LINK2190"/>
      <w:bookmarkStart w:id="209" w:name="OLE_LINK2148"/>
      <w:bookmarkStart w:id="210" w:name="OLE_LINK2607"/>
      <w:bookmarkStart w:id="211" w:name="OLE_LINK50"/>
      <w:bookmarkStart w:id="212" w:name="OLE_LINK3698"/>
      <w:bookmarkStart w:id="213" w:name="OLE_LINK3699"/>
      <w:bookmarkStart w:id="214" w:name="OLE_LINK3118"/>
      <w:bookmarkStart w:id="215" w:name="OLE_LINK3119"/>
      <w:bookmarkStart w:id="216" w:name="OLE_LINK3645"/>
      <w:bookmarkStart w:id="217" w:name="OLE_LINK3646"/>
    </w:p>
    <w:p w14:paraId="0891A770" w14:textId="77777777" w:rsidR="007E2697" w:rsidRPr="007E2697" w:rsidRDefault="007E2697" w:rsidP="00E86352">
      <w:pPr>
        <w:adjustRightInd w:val="0"/>
        <w:snapToGrid w:val="0"/>
        <w:spacing w:line="360" w:lineRule="auto"/>
        <w:rPr>
          <w:rFonts w:ascii="Book Antiqua" w:eastAsia="SimSun" w:hAnsi="Book Antiqua" w:cstheme="majorHAnsi"/>
          <w:b/>
          <w:lang w:eastAsia="zh-CN"/>
        </w:rPr>
      </w:pPr>
    </w:p>
    <w:p w14:paraId="7E02A4E3" w14:textId="3E66AF61" w:rsidR="000B50A5" w:rsidRPr="00432447" w:rsidRDefault="000B50A5" w:rsidP="00E86352">
      <w:pPr>
        <w:adjustRightInd w:val="0"/>
        <w:snapToGrid w:val="0"/>
        <w:spacing w:line="360" w:lineRule="auto"/>
        <w:rPr>
          <w:rFonts w:ascii="Book Antiqua" w:hAnsi="Book Antiqua"/>
          <w:b/>
          <w:bCs/>
        </w:rPr>
      </w:pPr>
      <w:bookmarkStart w:id="218" w:name="OLE_LINK1346"/>
      <w:bookmarkStart w:id="219" w:name="OLE_LINK1347"/>
      <w:bookmarkStart w:id="220" w:name="OLE_LINK1461"/>
      <w:bookmarkStart w:id="221" w:name="OLE_LINK1437"/>
      <w:bookmarkStart w:id="222" w:name="OLE_LINK1493"/>
      <w:bookmarkStart w:id="223" w:name="OLE_LINK1436"/>
      <w:bookmarkStart w:id="224" w:name="OLE_LINK1584"/>
      <w:bookmarkStart w:id="225" w:name="OLE_LINK1426"/>
      <w:bookmarkStart w:id="226" w:name="OLE_LINK1470"/>
      <w:bookmarkStart w:id="227" w:name="OLE_LINK1726"/>
      <w:bookmarkStart w:id="228" w:name="OLE_LINK1773"/>
      <w:bookmarkStart w:id="229" w:name="OLE_LINK1819"/>
      <w:bookmarkStart w:id="230" w:name="OLE_LINK1886"/>
      <w:bookmarkStart w:id="231" w:name="OLE_LINK1800"/>
      <w:bookmarkStart w:id="232" w:name="OLE_LINK1718"/>
      <w:bookmarkStart w:id="233" w:name="OLE_LINK1895"/>
      <w:bookmarkStart w:id="234" w:name="OLE_LINK1973"/>
      <w:bookmarkStart w:id="235" w:name="OLE_LINK25"/>
      <w:bookmarkStart w:id="236" w:name="OLE_LINK29"/>
      <w:bookmarkStart w:id="237" w:name="OLE_LINK733"/>
      <w:bookmarkStart w:id="238" w:name="OLE_LINK2054"/>
      <w:bookmarkStart w:id="239" w:name="OLE_LINK2100"/>
      <w:bookmarkStart w:id="240" w:name="OLE_LINK767"/>
      <w:bookmarkStart w:id="241" w:name="OLE_LINK39"/>
      <w:bookmarkStart w:id="242" w:name="OLE_LINK42"/>
      <w:bookmarkStart w:id="243" w:name="OLE_LINK2412"/>
      <w:bookmarkStart w:id="244" w:name="OLE_LINK2447"/>
      <w:bookmarkStart w:id="245" w:name="OLE_LINK2378"/>
      <w:bookmarkStart w:id="246" w:name="OLE_LINK2510"/>
      <w:bookmarkStart w:id="247" w:name="OLE_LINK2774"/>
      <w:bookmarkStart w:id="248" w:name="OLE_LINK54"/>
      <w:bookmarkStart w:id="249" w:name="OLE_LINK59"/>
      <w:bookmarkStart w:id="250" w:name="OLE_LINK60"/>
      <w:bookmarkStart w:id="251" w:name="OLE_LINK3168"/>
      <w:bookmarkStart w:id="252" w:name="OLE_LINK3243"/>
      <w:bookmarkStart w:id="253" w:name="OLE_LINK3331"/>
      <w:bookmarkStart w:id="254" w:name="OLE_LINK67"/>
      <w:bookmarkStart w:id="255" w:name="OLE_LINK3303"/>
      <w:bookmarkStart w:id="256" w:name="OLE_LINK72"/>
      <w:bookmarkStart w:id="257" w:name="OLE_LINK3751"/>
      <w:bookmarkStart w:id="258" w:name="OLE_LINK3531"/>
      <w:bookmarkStart w:id="259" w:name="OLE_LINK77"/>
      <w:bookmarkStart w:id="260" w:name="OLE_LINK84"/>
      <w:bookmarkStart w:id="261" w:name="OLE_LINK207"/>
      <w:bookmarkStart w:id="262" w:name="OLE_LINK3746"/>
      <w:bookmarkStart w:id="263" w:name="OLE_LINK85"/>
      <w:bookmarkStart w:id="264" w:name="OLE_LINK91"/>
      <w:bookmarkStart w:id="265" w:name="OLE_LINK3611"/>
      <w:bookmarkStart w:id="266" w:name="OLE_LINK1569"/>
      <w:bookmarkStart w:id="267" w:name="OLE_LINK1570"/>
      <w:bookmarkStart w:id="268" w:name="OLE_LINK1709"/>
      <w:bookmarkStart w:id="269" w:name="OLE_LINK1387"/>
      <w:bookmarkStart w:id="270" w:name="OLE_LINK1479"/>
      <w:bookmarkStart w:id="271" w:name="OLE_LINK1603"/>
      <w:bookmarkStart w:id="272" w:name="OLE_LINK1711"/>
      <w:bookmarkStart w:id="273" w:name="OLE_LINK1859"/>
      <w:bookmarkStart w:id="274" w:name="OLE_LINK31"/>
      <w:bookmarkStart w:id="275" w:name="OLE_LINK2002"/>
      <w:bookmarkStart w:id="276" w:name="OLE_LINK2240"/>
      <w:bookmarkStart w:id="277" w:name="OLE_LINK2949"/>
      <w:bookmarkStart w:id="278" w:name="OLE_LINK81"/>
      <w:bookmarkStart w:id="279" w:name="OLE_LINK103"/>
      <w:bookmarkStart w:id="280" w:name="OLE_LINK3636"/>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r w:rsidRPr="00432447">
        <w:rPr>
          <w:rFonts w:ascii="Book Antiqua" w:hAnsi="Book Antiqua"/>
          <w:b/>
          <w:bCs/>
        </w:rPr>
        <w:t xml:space="preserve">Received: </w:t>
      </w:r>
      <w:r w:rsidRPr="00432447">
        <w:rPr>
          <w:rFonts w:ascii="Book Antiqua" w:eastAsia="SimSun" w:hAnsi="Book Antiqua"/>
          <w:bCs/>
          <w:lang w:eastAsia="zh-CN"/>
        </w:rPr>
        <w:t>October</w:t>
      </w:r>
      <w:r w:rsidRPr="00432447">
        <w:rPr>
          <w:rFonts w:ascii="Book Antiqua" w:hAnsi="Book Antiqua"/>
          <w:bCs/>
        </w:rPr>
        <w:t xml:space="preserve"> </w:t>
      </w:r>
      <w:r w:rsidRPr="00432447">
        <w:rPr>
          <w:rFonts w:ascii="Book Antiqua" w:eastAsia="SimSun" w:hAnsi="Book Antiqua"/>
          <w:bCs/>
          <w:lang w:eastAsia="zh-CN"/>
        </w:rPr>
        <w:t>22</w:t>
      </w:r>
      <w:r w:rsidRPr="00432447">
        <w:rPr>
          <w:rFonts w:ascii="Book Antiqua" w:hAnsi="Book Antiqua"/>
          <w:bCs/>
        </w:rPr>
        <w:t>, 2016</w:t>
      </w:r>
    </w:p>
    <w:p w14:paraId="467C9D50" w14:textId="2A5EA9F3" w:rsidR="000B50A5" w:rsidRPr="00432447" w:rsidRDefault="000B50A5" w:rsidP="00E86352">
      <w:pPr>
        <w:adjustRightInd w:val="0"/>
        <w:snapToGrid w:val="0"/>
        <w:spacing w:line="360" w:lineRule="auto"/>
        <w:rPr>
          <w:rFonts w:ascii="Book Antiqua" w:hAnsi="Book Antiqua"/>
          <w:bCs/>
        </w:rPr>
      </w:pPr>
      <w:r w:rsidRPr="00432447">
        <w:rPr>
          <w:rFonts w:ascii="Book Antiqua" w:hAnsi="Book Antiqua"/>
          <w:b/>
          <w:bCs/>
        </w:rPr>
        <w:t>Peer-review started:</w:t>
      </w:r>
      <w:r w:rsidRPr="00432447">
        <w:rPr>
          <w:rFonts w:ascii="Book Antiqua" w:hAnsi="Book Antiqua"/>
          <w:bCs/>
        </w:rPr>
        <w:t xml:space="preserve"> October </w:t>
      </w:r>
      <w:r w:rsidRPr="00432447">
        <w:rPr>
          <w:rFonts w:ascii="Book Antiqua" w:eastAsia="SimSun" w:hAnsi="Book Antiqua"/>
          <w:bCs/>
          <w:lang w:eastAsia="zh-CN"/>
        </w:rPr>
        <w:t>25</w:t>
      </w:r>
      <w:r w:rsidRPr="00432447">
        <w:rPr>
          <w:rFonts w:ascii="Book Antiqua" w:hAnsi="Book Antiqua"/>
          <w:bCs/>
        </w:rPr>
        <w:t>, 2016</w:t>
      </w:r>
    </w:p>
    <w:p w14:paraId="35ABE1DA" w14:textId="46DD4950" w:rsidR="000B50A5" w:rsidRPr="00432447" w:rsidRDefault="000B50A5" w:rsidP="00E86352">
      <w:pPr>
        <w:adjustRightInd w:val="0"/>
        <w:snapToGrid w:val="0"/>
        <w:spacing w:line="360" w:lineRule="auto"/>
        <w:rPr>
          <w:rFonts w:ascii="Book Antiqua" w:hAnsi="Book Antiqua"/>
          <w:bCs/>
        </w:rPr>
      </w:pPr>
      <w:bookmarkStart w:id="281" w:name="OLE_LINK23"/>
      <w:bookmarkStart w:id="282" w:name="OLE_LINK24"/>
      <w:r w:rsidRPr="00432447">
        <w:rPr>
          <w:rFonts w:ascii="Book Antiqua" w:hAnsi="Book Antiqua"/>
          <w:b/>
          <w:bCs/>
        </w:rPr>
        <w:t>First decision:</w:t>
      </w:r>
      <w:r w:rsidRPr="00432447">
        <w:rPr>
          <w:rFonts w:ascii="Book Antiqua" w:hAnsi="Book Antiqua"/>
          <w:bCs/>
        </w:rPr>
        <w:t xml:space="preserve"> </w:t>
      </w:r>
      <w:bookmarkStart w:id="283" w:name="OLE_LINK3774"/>
      <w:bookmarkStart w:id="284" w:name="OLE_LINK3775"/>
      <w:r w:rsidR="00EC7745">
        <w:rPr>
          <w:rFonts w:ascii="Book Antiqua" w:eastAsia="SimSun" w:hAnsi="Book Antiqua" w:hint="eastAsia"/>
          <w:bCs/>
          <w:lang w:eastAsia="zh-CN"/>
        </w:rPr>
        <w:t>December</w:t>
      </w:r>
      <w:r w:rsidRPr="00432447">
        <w:rPr>
          <w:rFonts w:ascii="Book Antiqua" w:hAnsi="Book Antiqua"/>
          <w:bCs/>
        </w:rPr>
        <w:t xml:space="preserve"> </w:t>
      </w:r>
      <w:bookmarkEnd w:id="283"/>
      <w:bookmarkEnd w:id="284"/>
      <w:r w:rsidRPr="00432447">
        <w:rPr>
          <w:rFonts w:ascii="Book Antiqua" w:eastAsia="SimSun" w:hAnsi="Book Antiqua"/>
          <w:bCs/>
          <w:lang w:eastAsia="zh-CN"/>
        </w:rPr>
        <w:t>2</w:t>
      </w:r>
      <w:r w:rsidRPr="00432447">
        <w:rPr>
          <w:rFonts w:ascii="Book Antiqua" w:hAnsi="Book Antiqua"/>
          <w:bCs/>
        </w:rPr>
        <w:t>, 2016</w:t>
      </w:r>
    </w:p>
    <w:p w14:paraId="1E042F3B" w14:textId="5B63AFA2" w:rsidR="000B50A5" w:rsidRPr="00432447" w:rsidRDefault="000B50A5" w:rsidP="00E86352">
      <w:pPr>
        <w:adjustRightInd w:val="0"/>
        <w:snapToGrid w:val="0"/>
        <w:spacing w:line="360" w:lineRule="auto"/>
        <w:rPr>
          <w:rFonts w:ascii="Book Antiqua" w:hAnsi="Book Antiqua"/>
          <w:bCs/>
        </w:rPr>
      </w:pPr>
      <w:r w:rsidRPr="00432447">
        <w:rPr>
          <w:rFonts w:ascii="Book Antiqua" w:hAnsi="Book Antiqua"/>
          <w:b/>
          <w:bCs/>
        </w:rPr>
        <w:t>Revised:</w:t>
      </w:r>
      <w:r w:rsidRPr="00432447">
        <w:rPr>
          <w:rFonts w:ascii="Book Antiqua" w:hAnsi="Book Antiqua"/>
          <w:bCs/>
        </w:rPr>
        <w:t xml:space="preserve"> </w:t>
      </w:r>
      <w:r w:rsidR="00EC7745" w:rsidRPr="00EC7745">
        <w:rPr>
          <w:rFonts w:ascii="Book Antiqua" w:hAnsi="Book Antiqua" w:hint="eastAsia"/>
          <w:bCs/>
        </w:rPr>
        <w:t>December</w:t>
      </w:r>
      <w:r w:rsidR="00EC7745" w:rsidRPr="00EC7745">
        <w:rPr>
          <w:rFonts w:ascii="Book Antiqua" w:hAnsi="Book Antiqua"/>
          <w:bCs/>
        </w:rPr>
        <w:t xml:space="preserve"> </w:t>
      </w:r>
      <w:r w:rsidRPr="00432447">
        <w:rPr>
          <w:rFonts w:ascii="Book Antiqua" w:eastAsia="SimSun" w:hAnsi="Book Antiqua"/>
          <w:bCs/>
          <w:lang w:eastAsia="zh-CN"/>
        </w:rPr>
        <w:t>5</w:t>
      </w:r>
      <w:r w:rsidRPr="00432447">
        <w:rPr>
          <w:rFonts w:ascii="Book Antiqua" w:hAnsi="Book Antiqua"/>
          <w:bCs/>
        </w:rPr>
        <w:t>, 2016</w:t>
      </w:r>
    </w:p>
    <w:p w14:paraId="2194A568" w14:textId="6D1C44A1" w:rsidR="000B50A5" w:rsidRPr="00EA4471" w:rsidRDefault="005738D5" w:rsidP="00EA4471">
      <w:pPr>
        <w:spacing w:line="360" w:lineRule="auto"/>
        <w:rPr>
          <w:rFonts w:ascii="Book Antiqua" w:hAnsi="Book Antiqua"/>
          <w:color w:val="000000"/>
        </w:rPr>
      </w:pPr>
      <w:r>
        <w:rPr>
          <w:rFonts w:ascii="Book Antiqua" w:hAnsi="Book Antiqua"/>
          <w:b/>
          <w:bCs/>
        </w:rPr>
        <w:t>Accepted:</w:t>
      </w:r>
      <w:r w:rsidR="00EA4471" w:rsidRPr="00EA4471">
        <w:rPr>
          <w:rFonts w:ascii="Book Antiqua" w:hAnsi="Book Antiqua"/>
          <w:color w:val="000000"/>
        </w:rPr>
        <w:t xml:space="preserve"> </w:t>
      </w:r>
      <w:r w:rsidR="00EA4471">
        <w:rPr>
          <w:rFonts w:ascii="Book Antiqua" w:hAnsi="Book Antiqua"/>
          <w:color w:val="000000"/>
        </w:rPr>
        <w:t>December 21, 2016</w:t>
      </w:r>
      <w:bookmarkStart w:id="285" w:name="_GoBack"/>
      <w:bookmarkEnd w:id="285"/>
      <w:r>
        <w:rPr>
          <w:rFonts w:ascii="Book Antiqua" w:hAnsi="Book Antiqua"/>
          <w:b/>
          <w:bCs/>
        </w:rPr>
        <w:t xml:space="preserve"> </w:t>
      </w:r>
    </w:p>
    <w:p w14:paraId="5E9A3862" w14:textId="77777777" w:rsidR="000B50A5" w:rsidRPr="00432447" w:rsidRDefault="000B50A5" w:rsidP="00E86352">
      <w:pPr>
        <w:adjustRightInd w:val="0"/>
        <w:snapToGrid w:val="0"/>
        <w:spacing w:line="360" w:lineRule="auto"/>
        <w:rPr>
          <w:rFonts w:ascii="Book Antiqua" w:hAnsi="Book Antiqua"/>
          <w:b/>
          <w:bCs/>
        </w:rPr>
      </w:pPr>
      <w:r w:rsidRPr="00432447">
        <w:rPr>
          <w:rFonts w:ascii="Book Antiqua" w:hAnsi="Book Antiqua"/>
          <w:b/>
          <w:bCs/>
        </w:rPr>
        <w:t>Article in press:</w:t>
      </w:r>
    </w:p>
    <w:p w14:paraId="5D71EAE1" w14:textId="77777777" w:rsidR="000B50A5" w:rsidRPr="00432447" w:rsidRDefault="000B50A5" w:rsidP="00E86352">
      <w:pPr>
        <w:adjustRightInd w:val="0"/>
        <w:snapToGrid w:val="0"/>
        <w:spacing w:line="360" w:lineRule="auto"/>
        <w:rPr>
          <w:rFonts w:ascii="Book Antiqua" w:hAnsi="Book Antiqua"/>
          <w:b/>
          <w:bCs/>
        </w:rPr>
      </w:pPr>
      <w:r w:rsidRPr="00432447">
        <w:rPr>
          <w:rFonts w:ascii="Book Antiqua" w:hAnsi="Book Antiqua"/>
          <w:b/>
          <w:bCs/>
        </w:rPr>
        <w:t xml:space="preserve">Published online: </w:t>
      </w:r>
    </w:p>
    <w:bookmarkEnd w:id="212"/>
    <w:bookmarkEnd w:id="213"/>
    <w:bookmarkEnd w:id="214"/>
    <w:bookmarkEnd w:id="215"/>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81"/>
    <w:bookmarkEnd w:id="282"/>
    <w:p w14:paraId="764CAD6D" w14:textId="77777777" w:rsidR="000B50A5" w:rsidRPr="00432447" w:rsidRDefault="000B50A5" w:rsidP="00E86352">
      <w:pPr>
        <w:adjustRightInd w:val="0"/>
        <w:snapToGrid w:val="0"/>
        <w:spacing w:line="360" w:lineRule="auto"/>
        <w:rPr>
          <w:rFonts w:ascii="Book Antiqua" w:hAnsi="Book Antiqua"/>
          <w:b/>
        </w:rPr>
      </w:pPr>
    </w:p>
    <w:bookmarkEnd w:id="216"/>
    <w:bookmarkEnd w:id="217"/>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p w14:paraId="482D6822" w14:textId="77777777" w:rsidR="000814C8" w:rsidRPr="00432447" w:rsidRDefault="000814C8" w:rsidP="00E86352">
      <w:pPr>
        <w:adjustRightInd w:val="0"/>
        <w:snapToGrid w:val="0"/>
        <w:spacing w:line="360" w:lineRule="auto"/>
        <w:rPr>
          <w:rFonts w:ascii="Book Antiqua" w:hAnsi="Book Antiqua" w:cstheme="majorHAnsi"/>
        </w:rPr>
      </w:pPr>
    </w:p>
    <w:p w14:paraId="27A758B3" w14:textId="21C518A1" w:rsidR="003C167F" w:rsidRPr="00432447" w:rsidRDefault="000814C8" w:rsidP="00E86352">
      <w:pPr>
        <w:widowControl/>
        <w:adjustRightInd w:val="0"/>
        <w:snapToGrid w:val="0"/>
        <w:spacing w:line="360" w:lineRule="auto"/>
        <w:rPr>
          <w:rFonts w:ascii="Book Antiqua" w:hAnsi="Book Antiqua" w:cstheme="majorHAnsi"/>
        </w:rPr>
      </w:pPr>
      <w:r w:rsidRPr="00432447">
        <w:rPr>
          <w:rFonts w:ascii="Book Antiqua" w:hAnsi="Book Antiqua" w:cstheme="majorHAnsi"/>
        </w:rPr>
        <w:br w:type="page"/>
      </w:r>
    </w:p>
    <w:p w14:paraId="64356221" w14:textId="1C76399F" w:rsidR="000814C8" w:rsidRPr="00432447" w:rsidRDefault="003C167F" w:rsidP="00E86352">
      <w:pPr>
        <w:widowControl/>
        <w:adjustRightInd w:val="0"/>
        <w:snapToGrid w:val="0"/>
        <w:spacing w:line="360" w:lineRule="auto"/>
        <w:rPr>
          <w:rFonts w:ascii="Book Antiqua" w:hAnsi="Book Antiqua" w:cstheme="majorHAnsi"/>
          <w:b/>
        </w:rPr>
      </w:pPr>
      <w:r w:rsidRPr="00432447">
        <w:rPr>
          <w:rFonts w:ascii="Book Antiqua" w:hAnsi="Book Antiqua" w:cstheme="majorHAnsi"/>
          <w:b/>
        </w:rPr>
        <w:lastRenderedPageBreak/>
        <w:t>Abstract</w:t>
      </w:r>
    </w:p>
    <w:p w14:paraId="7E8D3FFB" w14:textId="10722D8E" w:rsidR="003C167F" w:rsidRPr="00432447" w:rsidRDefault="003C167F" w:rsidP="00E86352">
      <w:pPr>
        <w:widowControl/>
        <w:adjustRightInd w:val="0"/>
        <w:snapToGrid w:val="0"/>
        <w:spacing w:line="360" w:lineRule="auto"/>
        <w:rPr>
          <w:rFonts w:ascii="Book Antiqua" w:hAnsi="Book Antiqua" w:cstheme="majorHAnsi"/>
        </w:rPr>
      </w:pPr>
      <w:r w:rsidRPr="00432447">
        <w:rPr>
          <w:rFonts w:ascii="Book Antiqua" w:hAnsi="Book Antiqua" w:cstheme="majorHAnsi"/>
        </w:rPr>
        <w:t xml:space="preserve">It has been reported that the serum level of vitamin D3 (VitD3) could affect the natural course of chronic hepatitis C (CH-C) and the response to treatment with pegylated interferon (Peg-IFN) and ribavirin. </w:t>
      </w:r>
      <w:r w:rsidRPr="00432447">
        <w:rPr>
          <w:rFonts w:ascii="Book Antiqua" w:hAnsi="Book Antiqua"/>
        </w:rPr>
        <w:t xml:space="preserve">Although several mechanisms for the favorable effects of VitD3 supplementation were reported, the total effect of VitD3 supplementation remains unclear. Previously, we reported that supplementation with 1(OH)VitD3 could enhance the Th1 response inducing not only a favorable immune response for viral eradication but also HCC control. Recently, the main treatment of CH-C should be </w:t>
      </w:r>
      <w:r w:rsidR="00EF09C9" w:rsidRPr="00432447">
        <w:rPr>
          <w:rFonts w:ascii="Book Antiqua" w:hAnsi="Book Antiqua"/>
        </w:rPr>
        <w:t>direct acting antivirals (DAAs)</w:t>
      </w:r>
      <w:r w:rsidR="00EF09C9" w:rsidRPr="00432447">
        <w:rPr>
          <w:rFonts w:ascii="Book Antiqua" w:eastAsia="SimSun" w:hAnsi="Book Antiqua"/>
          <w:lang w:eastAsia="zh-CN"/>
        </w:rPr>
        <w:t xml:space="preserve"> </w:t>
      </w:r>
      <w:r w:rsidRPr="00432447">
        <w:rPr>
          <w:rFonts w:ascii="Book Antiqua" w:hAnsi="Book Antiqua"/>
        </w:rPr>
        <w:t>without Peg-IFN. Peg-IFN is a strong immune-modulator. Therefore, an immunological analysis should be carried out to understand the effect of VitD3 after treatment of DAAs without Peg-IFN. The induction of a favorable immune response by adding VitD3 might be able to suppress the hepatocarcinogenesis after achieving SVR, especially in children and elderly patients</w:t>
      </w:r>
      <w:r w:rsidR="00421A91" w:rsidRPr="00432447">
        <w:rPr>
          <w:rFonts w:ascii="Book Antiqua" w:hAnsi="Book Antiqua"/>
        </w:rPr>
        <w:t xml:space="preserve"> with severe fibrosis</w:t>
      </w:r>
      <w:r w:rsidRPr="00432447">
        <w:rPr>
          <w:rFonts w:ascii="Book Antiqua" w:hAnsi="Book Antiqua"/>
        </w:rPr>
        <w:t xml:space="preserve"> lacking sufficient amounts of VitD3.</w:t>
      </w:r>
    </w:p>
    <w:p w14:paraId="2475904E" w14:textId="77777777" w:rsidR="003C167F" w:rsidRPr="00432447" w:rsidRDefault="003C167F" w:rsidP="00E86352">
      <w:pPr>
        <w:widowControl/>
        <w:adjustRightInd w:val="0"/>
        <w:snapToGrid w:val="0"/>
        <w:spacing w:line="360" w:lineRule="auto"/>
        <w:rPr>
          <w:rFonts w:ascii="Book Antiqua" w:hAnsi="Book Antiqua" w:cstheme="majorHAnsi"/>
        </w:rPr>
      </w:pPr>
    </w:p>
    <w:p w14:paraId="237A2EFF" w14:textId="6B71FFA4" w:rsidR="003C167F" w:rsidRPr="00432447" w:rsidRDefault="004B65DE" w:rsidP="00E86352">
      <w:pPr>
        <w:widowControl/>
        <w:adjustRightInd w:val="0"/>
        <w:snapToGrid w:val="0"/>
        <w:spacing w:line="360" w:lineRule="auto"/>
        <w:rPr>
          <w:rFonts w:ascii="Book Antiqua" w:hAnsi="Book Antiqua" w:cstheme="majorHAnsi"/>
        </w:rPr>
      </w:pPr>
      <w:r w:rsidRPr="00432447">
        <w:rPr>
          <w:rFonts w:ascii="Book Antiqua" w:hAnsi="Book Antiqua" w:cstheme="majorHAnsi"/>
          <w:b/>
        </w:rPr>
        <w:t xml:space="preserve">Key </w:t>
      </w:r>
      <w:r w:rsidR="00EF09C9" w:rsidRPr="00432447">
        <w:rPr>
          <w:rFonts w:ascii="Book Antiqua" w:hAnsi="Book Antiqua" w:cstheme="majorHAnsi"/>
          <w:b/>
        </w:rPr>
        <w:t>words</w:t>
      </w:r>
      <w:r w:rsidRPr="00432447">
        <w:rPr>
          <w:rFonts w:ascii="Book Antiqua" w:hAnsi="Book Antiqua" w:cstheme="majorHAnsi"/>
          <w:b/>
        </w:rPr>
        <w:t>:</w:t>
      </w:r>
      <w:r w:rsidRPr="00432447">
        <w:rPr>
          <w:rFonts w:ascii="Book Antiqua" w:hAnsi="Book Antiqua" w:cstheme="majorHAnsi"/>
        </w:rPr>
        <w:t xml:space="preserve"> Vitamin D</w:t>
      </w:r>
      <w:r w:rsidR="00EF09C9" w:rsidRPr="00432447">
        <w:rPr>
          <w:rFonts w:ascii="Book Antiqua" w:eastAsia="SimSun" w:hAnsi="Book Antiqua" w:cstheme="majorHAnsi"/>
          <w:lang w:eastAsia="zh-CN"/>
        </w:rPr>
        <w:t>;</w:t>
      </w:r>
      <w:r w:rsidRPr="00432447">
        <w:rPr>
          <w:rFonts w:ascii="Book Antiqua" w:hAnsi="Book Antiqua" w:cstheme="majorHAnsi"/>
        </w:rPr>
        <w:t xml:space="preserve"> </w:t>
      </w:r>
      <w:r w:rsidR="00EF09C9" w:rsidRPr="00432447">
        <w:rPr>
          <w:rFonts w:ascii="Book Antiqua" w:hAnsi="Book Antiqua" w:cstheme="majorHAnsi"/>
        </w:rPr>
        <w:t>Hepatitis C virus</w:t>
      </w:r>
      <w:r w:rsidR="00EF09C9" w:rsidRPr="00432447">
        <w:rPr>
          <w:rFonts w:ascii="Book Antiqua" w:eastAsia="SimSun" w:hAnsi="Book Antiqua" w:cstheme="majorHAnsi"/>
          <w:lang w:eastAsia="zh-CN"/>
        </w:rPr>
        <w:t xml:space="preserve">; </w:t>
      </w:r>
      <w:r w:rsidR="003C167F" w:rsidRPr="00432447">
        <w:rPr>
          <w:rFonts w:ascii="Book Antiqua" w:hAnsi="Book Antiqua" w:cstheme="majorHAnsi"/>
        </w:rPr>
        <w:t>DAAs</w:t>
      </w:r>
      <w:r w:rsidR="00EF09C9" w:rsidRPr="00432447">
        <w:rPr>
          <w:rFonts w:ascii="Book Antiqua" w:eastAsia="SimSun" w:hAnsi="Book Antiqua" w:cstheme="majorHAnsi"/>
          <w:lang w:eastAsia="zh-CN"/>
        </w:rPr>
        <w:t>;</w:t>
      </w:r>
      <w:r w:rsidR="003C167F" w:rsidRPr="00432447">
        <w:rPr>
          <w:rFonts w:ascii="Book Antiqua" w:hAnsi="Book Antiqua" w:cstheme="majorHAnsi"/>
        </w:rPr>
        <w:t xml:space="preserve"> Hepatocarcinogenesis</w:t>
      </w:r>
      <w:r w:rsidR="00EF09C9" w:rsidRPr="00432447">
        <w:rPr>
          <w:rFonts w:ascii="Book Antiqua" w:eastAsia="SimSun" w:hAnsi="Book Antiqua" w:cstheme="majorHAnsi"/>
          <w:lang w:eastAsia="zh-CN"/>
        </w:rPr>
        <w:t>;</w:t>
      </w:r>
      <w:r w:rsidR="003C167F" w:rsidRPr="00432447">
        <w:rPr>
          <w:rFonts w:ascii="Book Antiqua" w:hAnsi="Book Antiqua" w:cstheme="majorHAnsi"/>
        </w:rPr>
        <w:t xml:space="preserve"> Immune re</w:t>
      </w:r>
      <w:r w:rsidRPr="00432447">
        <w:rPr>
          <w:rFonts w:ascii="Book Antiqua" w:hAnsi="Book Antiqua" w:cstheme="majorHAnsi"/>
        </w:rPr>
        <w:t>s</w:t>
      </w:r>
      <w:r w:rsidR="003C167F" w:rsidRPr="00432447">
        <w:rPr>
          <w:rFonts w:ascii="Book Antiqua" w:hAnsi="Book Antiqua" w:cstheme="majorHAnsi"/>
        </w:rPr>
        <w:t>ponse</w:t>
      </w:r>
    </w:p>
    <w:p w14:paraId="1467BABB" w14:textId="77777777" w:rsidR="003C167F" w:rsidRPr="00432447" w:rsidRDefault="003C167F" w:rsidP="00E86352">
      <w:pPr>
        <w:widowControl/>
        <w:adjustRightInd w:val="0"/>
        <w:snapToGrid w:val="0"/>
        <w:spacing w:line="360" w:lineRule="auto"/>
        <w:rPr>
          <w:rFonts w:ascii="Book Antiqua" w:eastAsia="SimSun" w:hAnsi="Book Antiqua" w:cstheme="majorHAnsi"/>
          <w:lang w:eastAsia="zh-CN"/>
        </w:rPr>
      </w:pPr>
    </w:p>
    <w:p w14:paraId="59544BB1" w14:textId="77777777" w:rsidR="00BF3280" w:rsidRPr="00432447" w:rsidRDefault="00BF3280" w:rsidP="00E86352">
      <w:pPr>
        <w:adjustRightInd w:val="0"/>
        <w:snapToGrid w:val="0"/>
        <w:spacing w:line="360" w:lineRule="auto"/>
        <w:rPr>
          <w:rFonts w:ascii="Book Antiqua" w:hAnsi="Book Antiqua"/>
        </w:rPr>
      </w:pPr>
      <w:bookmarkStart w:id="286" w:name="OLE_LINK363"/>
      <w:bookmarkStart w:id="287" w:name="OLE_LINK364"/>
      <w:bookmarkStart w:id="288" w:name="OLE_LINK359"/>
      <w:bookmarkStart w:id="289" w:name="OLE_LINK2"/>
      <w:bookmarkStart w:id="290" w:name="OLE_LINK1037"/>
      <w:bookmarkStart w:id="291" w:name="OLE_LINK1195"/>
      <w:bookmarkStart w:id="292" w:name="OLE_LINK1140"/>
      <w:bookmarkStart w:id="293" w:name="OLE_LINK1062"/>
      <w:bookmarkStart w:id="294" w:name="OLE_LINK1327"/>
      <w:bookmarkStart w:id="295" w:name="OLE_LINK1174"/>
      <w:bookmarkStart w:id="296" w:name="OLE_LINK1348"/>
      <w:bookmarkStart w:id="297" w:name="OLE_LINK1519"/>
      <w:bookmarkStart w:id="298" w:name="OLE_LINK1571"/>
      <w:bookmarkStart w:id="299" w:name="OLE_LINK1666"/>
      <w:bookmarkStart w:id="300" w:name="OLE_LINK11"/>
      <w:bookmarkStart w:id="301" w:name="OLE_LINK1438"/>
      <w:bookmarkStart w:id="302" w:name="OLE_LINK1375"/>
      <w:bookmarkStart w:id="303" w:name="OLE_LINK1429"/>
      <w:bookmarkStart w:id="304" w:name="OLE_LINK1497"/>
      <w:bookmarkStart w:id="305" w:name="OLE_LINK1581"/>
      <w:bookmarkStart w:id="306" w:name="OLE_LINK1356"/>
      <w:bookmarkStart w:id="307" w:name="OLE_LINK1469"/>
      <w:bookmarkStart w:id="308" w:name="OLE_LINK1546"/>
      <w:bookmarkStart w:id="309" w:name="OLE_LINK1694"/>
      <w:bookmarkStart w:id="310" w:name="OLE_LINK1727"/>
      <w:bookmarkStart w:id="311" w:name="OLE_LINK1797"/>
      <w:bookmarkStart w:id="312" w:name="OLE_LINK1887"/>
      <w:bookmarkStart w:id="313" w:name="OLE_LINK1975"/>
      <w:bookmarkStart w:id="314" w:name="OLE_LINK2186"/>
      <w:bookmarkStart w:id="315" w:name="OLE_LINK768"/>
      <w:bookmarkStart w:id="316" w:name="OLE_LINK2332"/>
      <w:bookmarkStart w:id="317" w:name="OLE_LINK2353"/>
      <w:bookmarkStart w:id="318" w:name="OLE_LINK2448"/>
      <w:bookmarkStart w:id="319" w:name="OLE_LINK2467"/>
      <w:bookmarkStart w:id="320" w:name="OLE_LINK2563"/>
      <w:bookmarkStart w:id="321" w:name="OLE_LINK2608"/>
      <w:bookmarkStart w:id="322" w:name="OLE_LINK2654"/>
      <w:bookmarkStart w:id="323" w:name="OLE_LINK2695"/>
      <w:bookmarkStart w:id="324" w:name="OLE_LINK2732"/>
      <w:bookmarkStart w:id="325" w:name="OLE_LINK2658"/>
      <w:bookmarkStart w:id="326" w:name="OLE_LINK2775"/>
      <w:bookmarkStart w:id="327" w:name="OLE_LINK52"/>
      <w:bookmarkStart w:id="328" w:name="OLE_LINK2910"/>
      <w:bookmarkStart w:id="329" w:name="OLE_LINK2933"/>
      <w:bookmarkStart w:id="330" w:name="OLE_LINK3527"/>
      <w:bookmarkStart w:id="331" w:name="OLE_LINK2950"/>
      <w:bookmarkStart w:id="332" w:name="OLE_LINK3497"/>
      <w:bookmarkStart w:id="333" w:name="OLE_LINK3130"/>
      <w:bookmarkStart w:id="334" w:name="OLE_LINK3036"/>
      <w:bookmarkStart w:id="335" w:name="OLE_LINK3172"/>
      <w:bookmarkStart w:id="336" w:name="OLE_LINK3212"/>
      <w:bookmarkStart w:id="337" w:name="OLE_LINK3236"/>
      <w:bookmarkStart w:id="338" w:name="OLE_LINK66"/>
      <w:bookmarkStart w:id="339" w:name="OLE_LINK3632"/>
      <w:bookmarkStart w:id="340" w:name="OLE_LINK68"/>
      <w:bookmarkStart w:id="341" w:name="OLE_LINK73"/>
      <w:bookmarkStart w:id="342" w:name="OLE_LINK3790"/>
      <w:bookmarkStart w:id="343" w:name="OLE_LINK109"/>
      <w:bookmarkStart w:id="344" w:name="OLE_LINK3700"/>
      <w:bookmarkStart w:id="345" w:name="OLE_LINK88"/>
      <w:bookmarkStart w:id="346" w:name="OLE_LINK3612"/>
      <w:bookmarkStart w:id="347" w:name="OLE_LINK3749"/>
      <w:bookmarkStart w:id="348" w:name="OLE_LINK3760"/>
      <w:bookmarkStart w:id="349" w:name="OLE_LINK3703"/>
      <w:r w:rsidRPr="00432447">
        <w:rPr>
          <w:rFonts w:ascii="Book Antiqua" w:hAnsi="Book Antiqua"/>
          <w:b/>
        </w:rPr>
        <w:t>© The Author(s) 2016.</w:t>
      </w:r>
      <w:r w:rsidRPr="00432447">
        <w:rPr>
          <w:rFonts w:ascii="Book Antiqua" w:hAnsi="Book Antiqua"/>
        </w:rPr>
        <w:t xml:space="preserve"> Published by Baishideng Publishing Group Inc. All rights reserved.</w:t>
      </w:r>
    </w:p>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p w14:paraId="074A5E55" w14:textId="77777777" w:rsidR="00BF3280" w:rsidRPr="00432447" w:rsidRDefault="00BF3280" w:rsidP="00E86352">
      <w:pPr>
        <w:widowControl/>
        <w:adjustRightInd w:val="0"/>
        <w:snapToGrid w:val="0"/>
        <w:spacing w:line="360" w:lineRule="auto"/>
        <w:rPr>
          <w:rFonts w:ascii="Book Antiqua" w:eastAsia="SimSun" w:hAnsi="Book Antiqua" w:cstheme="majorHAnsi"/>
          <w:lang w:eastAsia="zh-CN"/>
        </w:rPr>
      </w:pPr>
    </w:p>
    <w:p w14:paraId="50C896CC" w14:textId="4C736949" w:rsidR="003C167F" w:rsidRPr="00432447" w:rsidRDefault="003C167F" w:rsidP="00E86352">
      <w:pPr>
        <w:widowControl/>
        <w:adjustRightInd w:val="0"/>
        <w:snapToGrid w:val="0"/>
        <w:spacing w:line="360" w:lineRule="auto"/>
        <w:rPr>
          <w:rFonts w:ascii="Book Antiqua" w:eastAsia="SimSun" w:hAnsi="Book Antiqua" w:cstheme="majorHAnsi"/>
          <w:lang w:eastAsia="zh-CN"/>
        </w:rPr>
      </w:pPr>
      <w:r w:rsidRPr="00432447">
        <w:rPr>
          <w:rFonts w:ascii="Book Antiqua" w:hAnsi="Book Antiqua" w:cstheme="majorHAnsi"/>
          <w:b/>
        </w:rPr>
        <w:t xml:space="preserve">Core </w:t>
      </w:r>
      <w:r w:rsidR="00BF3280" w:rsidRPr="00432447">
        <w:rPr>
          <w:rFonts w:ascii="Book Antiqua" w:hAnsi="Book Antiqua" w:cstheme="majorHAnsi"/>
          <w:b/>
        </w:rPr>
        <w:t>tip</w:t>
      </w:r>
      <w:r w:rsidR="00BF3280" w:rsidRPr="00432447">
        <w:rPr>
          <w:rFonts w:ascii="Book Antiqua" w:eastAsia="SimSun" w:hAnsi="Book Antiqua" w:cstheme="majorHAnsi"/>
          <w:b/>
          <w:lang w:eastAsia="zh-CN"/>
        </w:rPr>
        <w:t>:</w:t>
      </w:r>
      <w:r w:rsidR="00BF3280" w:rsidRPr="00432447">
        <w:rPr>
          <w:rFonts w:ascii="Book Antiqua" w:eastAsia="SimSun" w:hAnsi="Book Antiqua" w:cstheme="majorHAnsi"/>
          <w:lang w:eastAsia="zh-CN"/>
        </w:rPr>
        <w:t xml:space="preserve"> </w:t>
      </w:r>
      <w:r w:rsidRPr="00432447">
        <w:rPr>
          <w:rFonts w:ascii="Book Antiqua" w:hAnsi="Book Antiqua"/>
        </w:rPr>
        <w:t xml:space="preserve">Although several mechanisms for the favorable effects of </w:t>
      </w:r>
      <w:r w:rsidR="00BF3280" w:rsidRPr="00432447">
        <w:rPr>
          <w:rFonts w:ascii="Book Antiqua" w:hAnsi="Book Antiqua"/>
        </w:rPr>
        <w:t>vitamin D3 (VitD3)</w:t>
      </w:r>
      <w:r w:rsidR="00BF3280" w:rsidRPr="00432447">
        <w:rPr>
          <w:rFonts w:ascii="Book Antiqua" w:eastAsia="SimSun" w:hAnsi="Book Antiqua"/>
          <w:lang w:eastAsia="zh-CN"/>
        </w:rPr>
        <w:t xml:space="preserve"> </w:t>
      </w:r>
      <w:r w:rsidRPr="00432447">
        <w:rPr>
          <w:rFonts w:ascii="Book Antiqua" w:hAnsi="Book Antiqua"/>
        </w:rPr>
        <w:t xml:space="preserve">supplementation were reported, the total effect of VitD3 supplementation remains unclear. Recently, the main treatment of </w:t>
      </w:r>
      <w:r w:rsidR="00BF3280" w:rsidRPr="00432447">
        <w:rPr>
          <w:rFonts w:ascii="Book Antiqua" w:hAnsi="Book Antiqua"/>
        </w:rPr>
        <w:t>chronic hepatitis C</w:t>
      </w:r>
      <w:r w:rsidRPr="00432447">
        <w:rPr>
          <w:rFonts w:ascii="Book Antiqua" w:hAnsi="Book Antiqua"/>
        </w:rPr>
        <w:t xml:space="preserve"> should be </w:t>
      </w:r>
      <w:r w:rsidR="00BF3280" w:rsidRPr="00432447">
        <w:rPr>
          <w:rFonts w:ascii="Book Antiqua" w:hAnsi="Book Antiqua"/>
        </w:rPr>
        <w:t>direct acting antivirals (DAAs)</w:t>
      </w:r>
      <w:r w:rsidR="00BF3280" w:rsidRPr="00432447">
        <w:rPr>
          <w:rFonts w:ascii="Book Antiqua" w:eastAsia="SimSun" w:hAnsi="Book Antiqua"/>
          <w:lang w:eastAsia="zh-CN"/>
        </w:rPr>
        <w:t xml:space="preserve"> </w:t>
      </w:r>
      <w:r w:rsidRPr="00432447">
        <w:rPr>
          <w:rFonts w:ascii="Book Antiqua" w:hAnsi="Book Antiqua"/>
        </w:rPr>
        <w:t xml:space="preserve">without </w:t>
      </w:r>
      <w:r w:rsidR="00BF3280" w:rsidRPr="00432447">
        <w:rPr>
          <w:rFonts w:ascii="Book Antiqua" w:hAnsi="Book Antiqua"/>
        </w:rPr>
        <w:t>pegylated interferon (Peg-IFN)</w:t>
      </w:r>
      <w:r w:rsidRPr="00432447">
        <w:rPr>
          <w:rFonts w:ascii="Book Antiqua" w:hAnsi="Book Antiqua"/>
        </w:rPr>
        <w:t xml:space="preserve">. Peg-IFN is a strong immune-modulator. Therefore, an immunological analysis should be carried out to understand the effect of VitD3 after treatment of DAAs without Peg-IFN. The induction of a favorable immune </w:t>
      </w:r>
      <w:r w:rsidRPr="00432447">
        <w:rPr>
          <w:rFonts w:ascii="Book Antiqua" w:hAnsi="Book Antiqua"/>
        </w:rPr>
        <w:lastRenderedPageBreak/>
        <w:t>response by adding VitD3 might be able to suppress the hepatocarcinogenesis after achieving SVR, especially in children and elderly patients</w:t>
      </w:r>
      <w:r w:rsidR="00421A91" w:rsidRPr="00432447">
        <w:rPr>
          <w:rFonts w:ascii="Book Antiqua" w:hAnsi="Book Antiqua"/>
        </w:rPr>
        <w:t xml:space="preserve"> with severe fibrosis</w:t>
      </w:r>
      <w:r w:rsidRPr="00432447">
        <w:rPr>
          <w:rFonts w:ascii="Book Antiqua" w:hAnsi="Book Antiqua"/>
        </w:rPr>
        <w:t xml:space="preserve"> lacking sufficient amounts of VitD3.</w:t>
      </w:r>
    </w:p>
    <w:p w14:paraId="2A83E110" w14:textId="77777777" w:rsidR="00BF3280" w:rsidRPr="00432447" w:rsidRDefault="00BF3280" w:rsidP="00E86352">
      <w:pPr>
        <w:widowControl/>
        <w:adjustRightInd w:val="0"/>
        <w:snapToGrid w:val="0"/>
        <w:spacing w:line="360" w:lineRule="auto"/>
        <w:rPr>
          <w:rFonts w:ascii="Book Antiqua" w:eastAsia="SimSun" w:hAnsi="Book Antiqua" w:cstheme="majorHAnsi"/>
          <w:lang w:eastAsia="zh-CN"/>
        </w:rPr>
      </w:pPr>
    </w:p>
    <w:p w14:paraId="3FC5092C" w14:textId="77777777" w:rsidR="00BF3280" w:rsidRPr="00432447" w:rsidRDefault="00BF3280" w:rsidP="00E86352">
      <w:pPr>
        <w:adjustRightInd w:val="0"/>
        <w:snapToGrid w:val="0"/>
        <w:spacing w:line="360" w:lineRule="auto"/>
        <w:rPr>
          <w:rFonts w:ascii="Book Antiqua" w:hAnsi="Book Antiqua"/>
        </w:rPr>
      </w:pPr>
      <w:r w:rsidRPr="00432447">
        <w:rPr>
          <w:rFonts w:ascii="Book Antiqua" w:hAnsi="Book Antiqua" w:cstheme="majorHAnsi"/>
        </w:rPr>
        <w:t>Kondo</w:t>
      </w:r>
      <w:r w:rsidRPr="00432447">
        <w:rPr>
          <w:rFonts w:ascii="Book Antiqua" w:eastAsia="SimSun" w:hAnsi="Book Antiqua" w:cstheme="majorHAnsi"/>
          <w:lang w:eastAsia="zh-CN"/>
        </w:rPr>
        <w:t xml:space="preserve"> Y. Hepatitis C infected patients need vitamin D3 supplementation in the era of direct acting antivirals treatment. </w:t>
      </w:r>
      <w:bookmarkStart w:id="350" w:name="OLE_LINK2756"/>
      <w:bookmarkStart w:id="351" w:name="OLE_LINK2349"/>
      <w:bookmarkStart w:id="352" w:name="OLE_LINK2413"/>
      <w:bookmarkStart w:id="353" w:name="OLE_LINK2287"/>
      <w:bookmarkStart w:id="354" w:name="OLE_LINK2309"/>
      <w:bookmarkStart w:id="355" w:name="OLE_LINK2329"/>
      <w:bookmarkStart w:id="356" w:name="OLE_LINK2285"/>
      <w:bookmarkStart w:id="357" w:name="OLE_LINK2245"/>
      <w:bookmarkStart w:id="358" w:name="OLE_LINK2212"/>
      <w:bookmarkStart w:id="359" w:name="OLE_LINK2178"/>
      <w:bookmarkStart w:id="360" w:name="OLE_LINK2039"/>
      <w:bookmarkStart w:id="361" w:name="OLE_LINK3369"/>
      <w:bookmarkStart w:id="362" w:name="OLE_LINK3314"/>
      <w:bookmarkStart w:id="363" w:name="OLE_LINK2028"/>
      <w:bookmarkStart w:id="364" w:name="OLE_LINK2206"/>
      <w:bookmarkStart w:id="365" w:name="OLE_LINK2158"/>
      <w:bookmarkStart w:id="366" w:name="OLE_LINK2074"/>
      <w:bookmarkStart w:id="367" w:name="OLE_LINK2176"/>
      <w:bookmarkStart w:id="368" w:name="OLE_LINK1942"/>
      <w:bookmarkStart w:id="369" w:name="OLE_LINK1917"/>
      <w:bookmarkStart w:id="370" w:name="OLE_LINK1875"/>
      <w:bookmarkStart w:id="371" w:name="OLE_LINK1869"/>
      <w:bookmarkStart w:id="372" w:name="OLE_LINK1796"/>
      <w:bookmarkStart w:id="373" w:name="OLE_LINK1719"/>
      <w:bookmarkStart w:id="374" w:name="OLE_LINK1802"/>
      <w:bookmarkStart w:id="375" w:name="OLE_LINK1369"/>
      <w:bookmarkStart w:id="376" w:name="OLE_LINK1236"/>
      <w:bookmarkStart w:id="377" w:name="OLE_LINK658"/>
      <w:bookmarkStart w:id="378" w:name="OLE_LINK699"/>
      <w:bookmarkStart w:id="379" w:name="OLE_LINK140"/>
      <w:bookmarkStart w:id="380" w:name="OLE_LINK111"/>
      <w:bookmarkStart w:id="381" w:name="OLE_LINK110"/>
      <w:bookmarkStart w:id="382" w:name="OLE_LINK47"/>
      <w:bookmarkStart w:id="383" w:name="OLE_LINK48"/>
      <w:bookmarkStart w:id="384" w:name="OLE_LINK2951"/>
      <w:bookmarkStart w:id="385" w:name="OLE_LINK3500"/>
      <w:bookmarkStart w:id="386" w:name="OLE_LINK58"/>
      <w:bookmarkStart w:id="387" w:name="OLE_LINK3037"/>
      <w:bookmarkStart w:id="388" w:name="OLE_LINK61"/>
      <w:bookmarkStart w:id="389" w:name="OLE_LINK3055"/>
      <w:bookmarkStart w:id="390" w:name="OLE_LINK3169"/>
      <w:bookmarkStart w:id="391" w:name="OLE_LINK3178"/>
      <w:bookmarkStart w:id="392" w:name="OLE_LINK3179"/>
      <w:bookmarkStart w:id="393" w:name="OLE_LINK69"/>
      <w:bookmarkStart w:id="394" w:name="OLE_LINK3294"/>
      <w:bookmarkStart w:id="395" w:name="OLE_LINK3752"/>
      <w:bookmarkStart w:id="396" w:name="OLE_LINK3534"/>
      <w:bookmarkStart w:id="397" w:name="OLE_LINK3566"/>
      <w:bookmarkStart w:id="398" w:name="OLE_LINK82"/>
      <w:bookmarkStart w:id="399" w:name="OLE_LINK105"/>
      <w:bookmarkStart w:id="400" w:name="OLE_LINK106"/>
      <w:bookmarkStart w:id="401" w:name="OLE_LINK87"/>
      <w:bookmarkStart w:id="402" w:name="OLE_LINK3747"/>
      <w:bookmarkStart w:id="403" w:name="OLE_LINK89"/>
      <w:bookmarkStart w:id="404" w:name="OLE_LINK3689"/>
      <w:r w:rsidRPr="00432447">
        <w:rPr>
          <w:rFonts w:ascii="Book Antiqua" w:hAnsi="Book Antiqua"/>
          <w:i/>
        </w:rPr>
        <w:t xml:space="preserve">World J Gastroenterol </w:t>
      </w:r>
      <w:r w:rsidRPr="00432447">
        <w:rPr>
          <w:rFonts w:ascii="Book Antiqua" w:hAnsi="Book Antiqua"/>
        </w:rPr>
        <w:t>2016; In press</w:t>
      </w:r>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p>
    <w:bookmarkEnd w:id="382"/>
    <w:bookmarkEnd w:id="383"/>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bookmarkEnd w:id="398"/>
    <w:bookmarkEnd w:id="399"/>
    <w:bookmarkEnd w:id="400"/>
    <w:bookmarkEnd w:id="401"/>
    <w:bookmarkEnd w:id="402"/>
    <w:bookmarkEnd w:id="403"/>
    <w:bookmarkEnd w:id="404"/>
    <w:p w14:paraId="55A3F769" w14:textId="5EDAEFD6" w:rsidR="00BF3280" w:rsidRPr="00432447" w:rsidRDefault="00BF3280" w:rsidP="00E86352">
      <w:pPr>
        <w:widowControl/>
        <w:adjustRightInd w:val="0"/>
        <w:snapToGrid w:val="0"/>
        <w:spacing w:line="360" w:lineRule="auto"/>
        <w:rPr>
          <w:rFonts w:ascii="Book Antiqua" w:eastAsia="SimSun" w:hAnsi="Book Antiqua" w:cstheme="majorHAnsi"/>
          <w:lang w:eastAsia="zh-CN"/>
        </w:rPr>
      </w:pPr>
    </w:p>
    <w:p w14:paraId="1640DAF0" w14:textId="5C743A40" w:rsidR="00BF3280" w:rsidRPr="00432447" w:rsidRDefault="00BF3280" w:rsidP="00E86352">
      <w:pPr>
        <w:widowControl/>
        <w:adjustRightInd w:val="0"/>
        <w:snapToGrid w:val="0"/>
        <w:spacing w:line="360" w:lineRule="auto"/>
        <w:rPr>
          <w:rFonts w:ascii="Book Antiqua" w:eastAsia="SimSun" w:hAnsi="Book Antiqua" w:cstheme="majorHAnsi"/>
          <w:lang w:eastAsia="zh-CN"/>
        </w:rPr>
      </w:pPr>
    </w:p>
    <w:p w14:paraId="3A4E01ED" w14:textId="5DACB790" w:rsidR="003C167F" w:rsidRPr="00432447" w:rsidRDefault="003C167F" w:rsidP="00E86352">
      <w:pPr>
        <w:widowControl/>
        <w:adjustRightInd w:val="0"/>
        <w:snapToGrid w:val="0"/>
        <w:spacing w:line="360" w:lineRule="auto"/>
        <w:rPr>
          <w:rFonts w:ascii="Book Antiqua" w:hAnsi="Book Antiqua" w:cstheme="majorHAnsi"/>
        </w:rPr>
      </w:pPr>
      <w:r w:rsidRPr="00432447">
        <w:rPr>
          <w:rFonts w:ascii="Book Antiqua" w:hAnsi="Book Antiqua" w:cstheme="majorHAnsi"/>
        </w:rPr>
        <w:br w:type="page"/>
      </w:r>
    </w:p>
    <w:p w14:paraId="39C29703" w14:textId="14DFC861" w:rsidR="00421A91" w:rsidRPr="00432447" w:rsidRDefault="00BF3280" w:rsidP="00E86352">
      <w:pPr>
        <w:adjustRightInd w:val="0"/>
        <w:snapToGrid w:val="0"/>
        <w:spacing w:line="360" w:lineRule="auto"/>
        <w:rPr>
          <w:rFonts w:ascii="Book Antiqua" w:hAnsi="Book Antiqua"/>
          <w:b/>
        </w:rPr>
      </w:pPr>
      <w:r w:rsidRPr="00432447">
        <w:rPr>
          <w:rFonts w:ascii="Book Antiqua" w:hAnsi="Book Antiqua"/>
          <w:b/>
        </w:rPr>
        <w:lastRenderedPageBreak/>
        <w:t>INTRODUCTION</w:t>
      </w:r>
    </w:p>
    <w:p w14:paraId="0205CD32" w14:textId="6541CF98" w:rsidR="00212B22" w:rsidRPr="00432447" w:rsidRDefault="000814C8" w:rsidP="00E86352">
      <w:pPr>
        <w:adjustRightInd w:val="0"/>
        <w:snapToGrid w:val="0"/>
        <w:spacing w:line="360" w:lineRule="auto"/>
        <w:rPr>
          <w:rFonts w:ascii="Book Antiqua" w:hAnsi="Book Antiqua"/>
        </w:rPr>
      </w:pPr>
      <w:r w:rsidRPr="00432447">
        <w:rPr>
          <w:rFonts w:ascii="Book Antiqua" w:hAnsi="Book Antiqua"/>
        </w:rPr>
        <w:t>It has bee</w:t>
      </w:r>
      <w:r w:rsidR="008E686D" w:rsidRPr="00432447">
        <w:rPr>
          <w:rFonts w:ascii="Book Antiqua" w:hAnsi="Book Antiqua"/>
        </w:rPr>
        <w:t>n reported that the serum level</w:t>
      </w:r>
      <w:r w:rsidRPr="00432447">
        <w:rPr>
          <w:rFonts w:ascii="Book Antiqua" w:hAnsi="Book Antiqua"/>
        </w:rPr>
        <w:t xml:space="preserve"> of vitamin D</w:t>
      </w:r>
      <w:r w:rsidR="0067159C" w:rsidRPr="00432447">
        <w:rPr>
          <w:rFonts w:ascii="Book Antiqua" w:hAnsi="Book Antiqua"/>
        </w:rPr>
        <w:t>3</w:t>
      </w:r>
      <w:r w:rsidRPr="00432447">
        <w:rPr>
          <w:rFonts w:ascii="Book Antiqua" w:hAnsi="Book Antiqua"/>
        </w:rPr>
        <w:t xml:space="preserve"> (VitD</w:t>
      </w:r>
      <w:r w:rsidR="0067159C" w:rsidRPr="00432447">
        <w:rPr>
          <w:rFonts w:ascii="Book Antiqua" w:hAnsi="Book Antiqua"/>
        </w:rPr>
        <w:t>3</w:t>
      </w:r>
      <w:r w:rsidRPr="00432447">
        <w:rPr>
          <w:rFonts w:ascii="Book Antiqua" w:hAnsi="Book Antiqua"/>
        </w:rPr>
        <w:t xml:space="preserve">) could affect the natural course of chronic hepatitis C (CH-C) and </w:t>
      </w:r>
      <w:r w:rsidR="00222517" w:rsidRPr="00432447">
        <w:rPr>
          <w:rFonts w:ascii="Book Antiqua" w:hAnsi="Book Antiqua"/>
        </w:rPr>
        <w:t xml:space="preserve">the </w:t>
      </w:r>
      <w:r w:rsidR="008E686D" w:rsidRPr="00432447">
        <w:rPr>
          <w:rFonts w:ascii="Book Antiqua" w:hAnsi="Book Antiqua"/>
        </w:rPr>
        <w:t xml:space="preserve">response to treatment </w:t>
      </w:r>
      <w:r w:rsidR="00222517" w:rsidRPr="00432447">
        <w:rPr>
          <w:rFonts w:ascii="Book Antiqua" w:hAnsi="Book Antiqua"/>
        </w:rPr>
        <w:t>with pegyl</w:t>
      </w:r>
      <w:r w:rsidRPr="00432447">
        <w:rPr>
          <w:rFonts w:ascii="Book Antiqua" w:hAnsi="Book Antiqua"/>
        </w:rPr>
        <w:t>ated in</w:t>
      </w:r>
      <w:r w:rsidR="00D70C2E" w:rsidRPr="00432447">
        <w:rPr>
          <w:rFonts w:ascii="Book Antiqua" w:hAnsi="Book Antiqua"/>
        </w:rPr>
        <w:t xml:space="preserve">terferon (Peg-IFN) and ribavirin </w:t>
      </w:r>
      <w:r w:rsidR="00915361" w:rsidRPr="00432447">
        <w:rPr>
          <w:rFonts w:ascii="Book Antiqua" w:hAnsi="Book Antiqua"/>
        </w:rPr>
        <w:t>(RBV)</w:t>
      </w:r>
      <w:r w:rsidR="003F1DAF" w:rsidRPr="00432447">
        <w:rPr>
          <w:rFonts w:ascii="Book Antiqua" w:hAnsi="Book Antiqua"/>
        </w:rPr>
        <w:fldChar w:fldCharType="begin">
          <w:fldData xml:space="preserve">PEVuZE5vdGU+PENpdGU+PEF1dGhvcj5QZXR0YTwvQXV0aG9yPjxZZWFyPjIwMTA8L1llYXI+PFJl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==
</w:fldData>
        </w:fldChar>
      </w:r>
      <w:r w:rsidR="004C1DAD" w:rsidRPr="00432447">
        <w:rPr>
          <w:rFonts w:ascii="Book Antiqua" w:hAnsi="Book Antiqua"/>
        </w:rPr>
        <w:instrText xml:space="preserve"> ADDIN EN.CITE </w:instrText>
      </w:r>
      <w:r w:rsidR="004C1DAD" w:rsidRPr="00432447">
        <w:rPr>
          <w:rFonts w:ascii="Book Antiqua" w:hAnsi="Book Antiqua"/>
        </w:rPr>
        <w:fldChar w:fldCharType="begin">
          <w:fldData xml:space="preserve">PEVuZE5vdGU+PENpdGU+PEF1dGhvcj5QZXR0YTwvQXV0aG9yPjxZZWFyPjIwMTA8L1llYXI+PFJl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==
</w:fldData>
        </w:fldChar>
      </w:r>
      <w:r w:rsidR="004C1DAD" w:rsidRPr="00432447">
        <w:rPr>
          <w:rFonts w:ascii="Book Antiqua" w:hAnsi="Book Antiqua"/>
        </w:rPr>
        <w:instrText xml:space="preserve"> ADDIN EN.CITE.DATA </w:instrText>
      </w:r>
      <w:r w:rsidR="004C1DAD" w:rsidRPr="00432447">
        <w:rPr>
          <w:rFonts w:ascii="Book Antiqua" w:hAnsi="Book Antiqua"/>
        </w:rPr>
      </w:r>
      <w:r w:rsidR="004C1DAD" w:rsidRPr="00432447">
        <w:rPr>
          <w:rFonts w:ascii="Book Antiqua" w:hAnsi="Book Antiqua"/>
        </w:rPr>
        <w:fldChar w:fldCharType="end"/>
      </w:r>
      <w:r w:rsidR="003F1DAF" w:rsidRPr="00432447">
        <w:rPr>
          <w:rFonts w:ascii="Book Antiqua" w:hAnsi="Book Antiqua"/>
        </w:rPr>
      </w:r>
      <w:r w:rsidR="003F1DAF" w:rsidRPr="00432447">
        <w:rPr>
          <w:rFonts w:ascii="Book Antiqua" w:hAnsi="Book Antiqua"/>
        </w:rPr>
        <w:fldChar w:fldCharType="separate"/>
      </w:r>
      <w:r w:rsidR="007C11BB" w:rsidRPr="00432447">
        <w:rPr>
          <w:rFonts w:ascii="Book Antiqua" w:hAnsi="Book Antiqua"/>
          <w:noProof/>
          <w:vertAlign w:val="superscript"/>
        </w:rPr>
        <w:t>[1,</w:t>
      </w:r>
      <w:r w:rsidR="004C1DAD" w:rsidRPr="00432447">
        <w:rPr>
          <w:rFonts w:ascii="Book Antiqua" w:hAnsi="Book Antiqua"/>
          <w:noProof/>
          <w:vertAlign w:val="superscript"/>
        </w:rPr>
        <w:t>2]</w:t>
      </w:r>
      <w:r w:rsidR="003F1DAF" w:rsidRPr="00432447">
        <w:rPr>
          <w:rFonts w:ascii="Book Antiqua" w:hAnsi="Book Antiqua"/>
        </w:rPr>
        <w:fldChar w:fldCharType="end"/>
      </w:r>
      <w:r w:rsidRPr="00432447">
        <w:rPr>
          <w:rFonts w:ascii="Book Antiqua" w:hAnsi="Book Antiqua"/>
        </w:rPr>
        <w:t xml:space="preserve">. </w:t>
      </w:r>
      <w:r w:rsidR="008E686D" w:rsidRPr="00432447">
        <w:rPr>
          <w:rFonts w:ascii="Book Antiqua" w:hAnsi="Book Antiqua"/>
        </w:rPr>
        <w:t>Although several</w:t>
      </w:r>
      <w:r w:rsidR="0067159C" w:rsidRPr="00432447">
        <w:rPr>
          <w:rFonts w:ascii="Book Antiqua" w:hAnsi="Book Antiqua"/>
        </w:rPr>
        <w:t xml:space="preserve"> mechanisms for t</w:t>
      </w:r>
      <w:r w:rsidR="00A16CB5" w:rsidRPr="00432447">
        <w:rPr>
          <w:rFonts w:ascii="Book Antiqua" w:hAnsi="Book Antiqua"/>
        </w:rPr>
        <w:t>he favorable effects of Vit</w:t>
      </w:r>
      <w:r w:rsidR="0067159C" w:rsidRPr="00432447">
        <w:rPr>
          <w:rFonts w:ascii="Book Antiqua" w:hAnsi="Book Antiqua"/>
        </w:rPr>
        <w:t>D3 supplementation were reported, the total effe</w:t>
      </w:r>
      <w:r w:rsidR="00A16CB5" w:rsidRPr="00432447">
        <w:rPr>
          <w:rFonts w:ascii="Book Antiqua" w:hAnsi="Book Antiqua"/>
        </w:rPr>
        <w:t>ct of Vit</w:t>
      </w:r>
      <w:r w:rsidR="0067159C" w:rsidRPr="00432447">
        <w:rPr>
          <w:rFonts w:ascii="Book Antiqua" w:hAnsi="Book Antiqua"/>
        </w:rPr>
        <w:t>D3 supplementation remains unclear</w:t>
      </w:r>
      <w:r w:rsidR="00A16CB5" w:rsidRPr="00432447">
        <w:rPr>
          <w:rFonts w:ascii="Book Antiqua" w:hAnsi="Book Antiqua"/>
        </w:rPr>
        <w:t>. It has been reported that VitD3, as synthesized in the skin by photolysis from 7-dehydroc</w:t>
      </w:r>
      <w:r w:rsidR="00D02BC3" w:rsidRPr="00432447">
        <w:rPr>
          <w:rFonts w:ascii="Book Antiqua" w:hAnsi="Book Antiqua"/>
        </w:rPr>
        <w:t>holesterol</w:t>
      </w:r>
      <w:r w:rsidR="00A16CB5" w:rsidRPr="00432447">
        <w:rPr>
          <w:rFonts w:ascii="Book Antiqua" w:hAnsi="Book Antiqua"/>
        </w:rPr>
        <w:t>, is transported in the blood to the liver where it is hyd</w:t>
      </w:r>
      <w:r w:rsidR="00D70C2E" w:rsidRPr="00432447">
        <w:rPr>
          <w:rFonts w:ascii="Book Antiqua" w:hAnsi="Book Antiqua"/>
        </w:rPr>
        <w:t>r</w:t>
      </w:r>
      <w:r w:rsidR="00A16CB5" w:rsidRPr="00432447">
        <w:rPr>
          <w:rFonts w:ascii="Book Antiqua" w:hAnsi="Book Antiqua"/>
        </w:rPr>
        <w:t>oxylated at the C-25-position. Then, it is hyd</w:t>
      </w:r>
      <w:r w:rsidR="00D70C2E" w:rsidRPr="00432447">
        <w:rPr>
          <w:rFonts w:ascii="Book Antiqua" w:hAnsi="Book Antiqua"/>
        </w:rPr>
        <w:t>r</w:t>
      </w:r>
      <w:r w:rsidR="00A16CB5" w:rsidRPr="00432447">
        <w:rPr>
          <w:rFonts w:ascii="Book Antiqua" w:hAnsi="Book Antiqua"/>
        </w:rPr>
        <w:t xml:space="preserve">oxylated at the C-1α-position to form the active metabolite 1,25 (OH)2 VitD3 in the kidney. 1,25 (OH)2 VitD3 is known to regulate calcium and phosphorus metabolism in skeletal homeostasis. Moreover, </w:t>
      </w:r>
      <w:r w:rsidR="007C11BB" w:rsidRPr="00432447">
        <w:rPr>
          <w:rFonts w:ascii="Book Antiqua" w:hAnsi="Book Antiqua"/>
        </w:rPr>
        <w:t>1,</w:t>
      </w:r>
      <w:r w:rsidR="00915361" w:rsidRPr="00432447">
        <w:rPr>
          <w:rFonts w:ascii="Book Antiqua" w:hAnsi="Book Antiqua"/>
        </w:rPr>
        <w:t>25(OH)</w:t>
      </w:r>
      <w:r w:rsidR="00915361" w:rsidRPr="00432447">
        <w:rPr>
          <w:rFonts w:ascii="Book Antiqua" w:hAnsi="Book Antiqua"/>
          <w:vertAlign w:val="subscript"/>
        </w:rPr>
        <w:t>2</w:t>
      </w:r>
      <w:r w:rsidR="00915361" w:rsidRPr="00432447">
        <w:rPr>
          <w:rFonts w:ascii="Book Antiqua" w:hAnsi="Book Antiqua"/>
        </w:rPr>
        <w:t xml:space="preserve"> VitD3 could affect various kinds of immune cells </w:t>
      </w:r>
      <w:r w:rsidR="00915361" w:rsidRPr="00432447">
        <w:rPr>
          <w:rFonts w:ascii="Book Antiqua" w:hAnsi="Book Antiqua"/>
          <w:i/>
        </w:rPr>
        <w:t>via</w:t>
      </w:r>
      <w:r w:rsidR="00915361" w:rsidRPr="00432447">
        <w:rPr>
          <w:rFonts w:ascii="Book Antiqua" w:hAnsi="Book Antiqua"/>
        </w:rPr>
        <w:t xml:space="preserve"> vitamin D receptor</w:t>
      </w:r>
      <w:r w:rsidR="00366CBB" w:rsidRPr="00432447">
        <w:rPr>
          <w:rFonts w:ascii="Book Antiqua" w:hAnsi="Book Antiqua"/>
        </w:rPr>
        <w:fldChar w:fldCharType="begin">
          <w:fldData xml:space="preserve">PEVuZE5vdGU+PENpdGU+PEF1dGhvcj5DaHVuPC9BdXRob3I+PFllYXI+MjAxNDwvWWVhcj48UmVj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</w:fldData>
        </w:fldChar>
      </w:r>
      <w:r w:rsidR="004C1DAD" w:rsidRPr="00432447">
        <w:rPr>
          <w:rFonts w:ascii="Book Antiqua" w:hAnsi="Book Antiqua"/>
        </w:rPr>
        <w:instrText xml:space="preserve"> ADDIN EN.CITE </w:instrText>
      </w:r>
      <w:r w:rsidR="004C1DAD" w:rsidRPr="00432447">
        <w:rPr>
          <w:rFonts w:ascii="Book Antiqua" w:hAnsi="Book Antiqua"/>
        </w:rPr>
        <w:fldChar w:fldCharType="begin">
          <w:fldData xml:space="preserve">PEVuZE5vdGU+PENpdGU+PEF1dGhvcj5DaHVuPC9BdXRob3I+PFllYXI+MjAxNDwvWWVhcj48UmVj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</w:fldData>
        </w:fldChar>
      </w:r>
      <w:r w:rsidR="004C1DAD" w:rsidRPr="00432447">
        <w:rPr>
          <w:rFonts w:ascii="Book Antiqua" w:hAnsi="Book Antiqua"/>
        </w:rPr>
        <w:instrText xml:space="preserve"> ADDIN EN.CITE.DATA </w:instrText>
      </w:r>
      <w:r w:rsidR="004C1DAD" w:rsidRPr="00432447">
        <w:rPr>
          <w:rFonts w:ascii="Book Antiqua" w:hAnsi="Book Antiqua"/>
        </w:rPr>
      </w:r>
      <w:r w:rsidR="004C1DAD" w:rsidRPr="00432447">
        <w:rPr>
          <w:rFonts w:ascii="Book Antiqua" w:hAnsi="Book Antiqua"/>
        </w:rPr>
        <w:fldChar w:fldCharType="end"/>
      </w:r>
      <w:r w:rsidR="00366CBB" w:rsidRPr="00432447">
        <w:rPr>
          <w:rFonts w:ascii="Book Antiqua" w:hAnsi="Book Antiqua"/>
        </w:rPr>
      </w:r>
      <w:r w:rsidR="00366CBB" w:rsidRPr="00432447">
        <w:rPr>
          <w:rFonts w:ascii="Book Antiqua" w:hAnsi="Book Antiqua"/>
        </w:rPr>
        <w:fldChar w:fldCharType="separate"/>
      </w:r>
      <w:r w:rsidR="007C11BB" w:rsidRPr="00432447">
        <w:rPr>
          <w:rFonts w:ascii="Book Antiqua" w:hAnsi="Book Antiqua"/>
          <w:noProof/>
          <w:vertAlign w:val="superscript"/>
        </w:rPr>
        <w:t>[3,</w:t>
      </w:r>
      <w:r w:rsidR="004C1DAD" w:rsidRPr="00432447">
        <w:rPr>
          <w:rFonts w:ascii="Book Antiqua" w:hAnsi="Book Antiqua"/>
          <w:noProof/>
          <w:vertAlign w:val="superscript"/>
        </w:rPr>
        <w:t>4]</w:t>
      </w:r>
      <w:r w:rsidR="00366CBB" w:rsidRPr="00432447">
        <w:rPr>
          <w:rFonts w:ascii="Book Antiqua" w:hAnsi="Book Antiqua"/>
        </w:rPr>
        <w:fldChar w:fldCharType="end"/>
      </w:r>
      <w:r w:rsidR="00915361" w:rsidRPr="00432447">
        <w:rPr>
          <w:rFonts w:ascii="Book Antiqua" w:hAnsi="Book Antiqua"/>
        </w:rPr>
        <w:t>. Several groups reported that the amount of 25(OH)VitD3 affect</w:t>
      </w:r>
      <w:r w:rsidR="00BE50AF" w:rsidRPr="00432447">
        <w:rPr>
          <w:rFonts w:ascii="Book Antiqua" w:hAnsi="Book Antiqua"/>
        </w:rPr>
        <w:t>s</w:t>
      </w:r>
      <w:r w:rsidR="00915361" w:rsidRPr="00432447">
        <w:rPr>
          <w:rFonts w:ascii="Book Antiqua" w:hAnsi="Book Antiqua"/>
        </w:rPr>
        <w:t xml:space="preserve"> the pr</w:t>
      </w:r>
      <w:r w:rsidR="008E686D" w:rsidRPr="00432447">
        <w:rPr>
          <w:rFonts w:ascii="Book Antiqua" w:hAnsi="Book Antiqua"/>
        </w:rPr>
        <w:t>ogression of CH-C and response to</w:t>
      </w:r>
      <w:r w:rsidR="00915361" w:rsidRPr="00432447">
        <w:rPr>
          <w:rFonts w:ascii="Book Antiqua" w:hAnsi="Book Antiqua"/>
        </w:rPr>
        <w:t xml:space="preserve"> Peg-IFN/RBV treatment. </w:t>
      </w:r>
      <w:r w:rsidR="00BE50AF" w:rsidRPr="00432447">
        <w:rPr>
          <w:rFonts w:ascii="Book Antiqua" w:hAnsi="Book Antiqua"/>
        </w:rPr>
        <w:t>Moreover several mechanisms for the favorable effects of VitD3 supplementation in CH-C patients have been reported</w:t>
      </w:r>
      <w:r w:rsidR="003F1DAF" w:rsidRPr="00432447">
        <w:rPr>
          <w:rFonts w:ascii="Book Antiqua" w:hAnsi="Book Antiqua"/>
        </w:rPr>
        <w:fldChar w:fldCharType="begin">
          <w:fldData xml:space="preserve">PEVuZE5vdGU+PENpdGU+PEF1dGhvcj5Lb25kbzwvQXV0aG9yPjxZZWFyPjIwMTM8L1llYXI+PFJl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</w:fldData>
        </w:fldChar>
      </w:r>
      <w:r w:rsidR="004C1DAD" w:rsidRPr="00432447">
        <w:rPr>
          <w:rFonts w:ascii="Book Antiqua" w:hAnsi="Book Antiqua"/>
        </w:rPr>
        <w:instrText xml:space="preserve"> ADDIN EN.CITE </w:instrText>
      </w:r>
      <w:r w:rsidR="004C1DAD" w:rsidRPr="00432447">
        <w:rPr>
          <w:rFonts w:ascii="Book Antiqua" w:hAnsi="Book Antiqua"/>
        </w:rPr>
        <w:fldChar w:fldCharType="begin">
          <w:fldData xml:space="preserve">PEVuZE5vdGU+PENpdGU+PEF1dGhvcj5Lb25kbzwvQXV0aG9yPjxZZWFyPjIwMTM8L1llYXI+PFJl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</w:fldData>
        </w:fldChar>
      </w:r>
      <w:r w:rsidR="004C1DAD" w:rsidRPr="00432447">
        <w:rPr>
          <w:rFonts w:ascii="Book Antiqua" w:hAnsi="Book Antiqua"/>
        </w:rPr>
        <w:instrText xml:space="preserve"> ADDIN EN.CITE.DATA </w:instrText>
      </w:r>
      <w:r w:rsidR="004C1DAD" w:rsidRPr="00432447">
        <w:rPr>
          <w:rFonts w:ascii="Book Antiqua" w:hAnsi="Book Antiqua"/>
        </w:rPr>
      </w:r>
      <w:r w:rsidR="004C1DAD" w:rsidRPr="00432447">
        <w:rPr>
          <w:rFonts w:ascii="Book Antiqua" w:hAnsi="Book Antiqua"/>
        </w:rPr>
        <w:fldChar w:fldCharType="end"/>
      </w:r>
      <w:r w:rsidR="003F1DAF" w:rsidRPr="00432447">
        <w:rPr>
          <w:rFonts w:ascii="Book Antiqua" w:hAnsi="Book Antiqua"/>
        </w:rPr>
      </w:r>
      <w:r w:rsidR="003F1DAF" w:rsidRPr="00432447">
        <w:rPr>
          <w:rFonts w:ascii="Book Antiqua" w:hAnsi="Book Antiqua"/>
        </w:rPr>
        <w:fldChar w:fldCharType="separate"/>
      </w:r>
      <w:r w:rsidR="004C1DAD" w:rsidRPr="00432447">
        <w:rPr>
          <w:rFonts w:ascii="Book Antiqua" w:hAnsi="Book Antiqua"/>
          <w:noProof/>
          <w:vertAlign w:val="superscript"/>
        </w:rPr>
        <w:t>[5]</w:t>
      </w:r>
      <w:r w:rsidR="003F1DAF" w:rsidRPr="00432447">
        <w:rPr>
          <w:rFonts w:ascii="Book Antiqua" w:hAnsi="Book Antiqua"/>
        </w:rPr>
        <w:fldChar w:fldCharType="end"/>
      </w:r>
      <w:r w:rsidR="00BE50AF" w:rsidRPr="00432447">
        <w:rPr>
          <w:rFonts w:ascii="Book Antiqua" w:hAnsi="Book Antiqua"/>
        </w:rPr>
        <w:t xml:space="preserve">. </w:t>
      </w:r>
      <w:r w:rsidR="00263439" w:rsidRPr="00432447">
        <w:rPr>
          <w:rFonts w:ascii="Book Antiqua" w:hAnsi="Book Antiqua"/>
        </w:rPr>
        <w:t>Dr. Azza reported that</w:t>
      </w:r>
      <w:r w:rsidR="008E686D" w:rsidRPr="00432447">
        <w:rPr>
          <w:rFonts w:ascii="Book Antiqua" w:hAnsi="Book Antiqua"/>
        </w:rPr>
        <w:t xml:space="preserve"> the serum level</w:t>
      </w:r>
      <w:r w:rsidR="00263439" w:rsidRPr="00432447">
        <w:rPr>
          <w:rFonts w:ascii="Book Antiqua" w:hAnsi="Book Antiqua"/>
        </w:rPr>
        <w:t xml:space="preserve"> of 25(OH)VitD3 in CH-C children was significantly lower than that in healthy children. </w:t>
      </w:r>
      <w:r w:rsidR="004821BC" w:rsidRPr="00432447">
        <w:rPr>
          <w:rFonts w:ascii="Book Antiqua" w:hAnsi="Book Antiqua"/>
        </w:rPr>
        <w:t xml:space="preserve">In addition to </w:t>
      </w:r>
      <w:r w:rsidR="008E686D" w:rsidRPr="00432447">
        <w:rPr>
          <w:rFonts w:ascii="Book Antiqua" w:hAnsi="Book Antiqua"/>
        </w:rPr>
        <w:t xml:space="preserve">the </w:t>
      </w:r>
      <w:r w:rsidR="004821BC" w:rsidRPr="00432447">
        <w:rPr>
          <w:rFonts w:ascii="Book Antiqua" w:hAnsi="Book Antiqua"/>
        </w:rPr>
        <w:t>treatment response, t</w:t>
      </w:r>
      <w:r w:rsidR="00263439" w:rsidRPr="00432447">
        <w:rPr>
          <w:rFonts w:ascii="Book Antiqua" w:hAnsi="Book Antiqua"/>
        </w:rPr>
        <w:t xml:space="preserve">he deficiency of VitD3 could affect </w:t>
      </w:r>
      <w:r w:rsidR="004821BC" w:rsidRPr="00432447">
        <w:rPr>
          <w:rFonts w:ascii="Book Antiqua" w:hAnsi="Book Antiqua"/>
        </w:rPr>
        <w:t>bone density.</w:t>
      </w:r>
      <w:r w:rsidR="00BE50AF" w:rsidRPr="00432447">
        <w:rPr>
          <w:rFonts w:ascii="Book Antiqua" w:hAnsi="Book Antiqua"/>
        </w:rPr>
        <w:t xml:space="preserve"> </w:t>
      </w:r>
      <w:r w:rsidR="004821BC" w:rsidRPr="00432447">
        <w:rPr>
          <w:rFonts w:ascii="Book Antiqua" w:hAnsi="Book Antiqua"/>
        </w:rPr>
        <w:t xml:space="preserve">Therefore, we should </w:t>
      </w:r>
      <w:r w:rsidR="008E686D" w:rsidRPr="00432447">
        <w:rPr>
          <w:rFonts w:ascii="Book Antiqua" w:hAnsi="Book Antiqua"/>
        </w:rPr>
        <w:t>consider supplementation with</w:t>
      </w:r>
      <w:r w:rsidR="004821BC" w:rsidRPr="00432447">
        <w:rPr>
          <w:rFonts w:ascii="Book Antiqua" w:hAnsi="Book Antiqua"/>
        </w:rPr>
        <w:t xml:space="preserve"> VitD3 for CH-C patients even in the era of direct acting antiviral</w:t>
      </w:r>
      <w:r w:rsidR="00700149" w:rsidRPr="00432447">
        <w:rPr>
          <w:rFonts w:ascii="Book Antiqua" w:hAnsi="Book Antiqua"/>
        </w:rPr>
        <w:t>s (DAAs)</w:t>
      </w:r>
      <w:r w:rsidR="008E686D" w:rsidRPr="00432447">
        <w:rPr>
          <w:rFonts w:ascii="Book Antiqua" w:hAnsi="Book Antiqua"/>
        </w:rPr>
        <w:t xml:space="preserve">. </w:t>
      </w:r>
    </w:p>
    <w:p w14:paraId="3FF92629" w14:textId="77777777" w:rsidR="00212B22" w:rsidRPr="00432447" w:rsidRDefault="00212B22" w:rsidP="00E86352">
      <w:pPr>
        <w:adjustRightInd w:val="0"/>
        <w:snapToGrid w:val="0"/>
        <w:spacing w:line="360" w:lineRule="auto"/>
        <w:rPr>
          <w:rFonts w:ascii="Book Antiqua" w:hAnsi="Book Antiqua"/>
        </w:rPr>
      </w:pPr>
    </w:p>
    <w:p w14:paraId="5439D6C6" w14:textId="7E1ACD45" w:rsidR="00212B22" w:rsidRPr="00432447" w:rsidRDefault="007C11BB" w:rsidP="00E86352">
      <w:pPr>
        <w:adjustRightInd w:val="0"/>
        <w:snapToGrid w:val="0"/>
        <w:spacing w:line="360" w:lineRule="auto"/>
        <w:rPr>
          <w:rFonts w:ascii="Book Antiqua" w:hAnsi="Book Antiqua"/>
          <w:b/>
        </w:rPr>
      </w:pPr>
      <w:r w:rsidRPr="00432447">
        <w:rPr>
          <w:rFonts w:ascii="Book Antiqua" w:hAnsi="Book Antiqua"/>
          <w:b/>
        </w:rPr>
        <w:t>DISCUSSION</w:t>
      </w:r>
    </w:p>
    <w:p w14:paraId="559B865A" w14:textId="6496C498" w:rsidR="00212B22" w:rsidRPr="00432447" w:rsidRDefault="008E686D" w:rsidP="00E86352">
      <w:pPr>
        <w:adjustRightInd w:val="0"/>
        <w:snapToGrid w:val="0"/>
        <w:spacing w:line="360" w:lineRule="auto"/>
        <w:rPr>
          <w:rFonts w:ascii="Book Antiqua" w:hAnsi="Book Antiqua"/>
        </w:rPr>
      </w:pPr>
      <w:r w:rsidRPr="00432447">
        <w:rPr>
          <w:rFonts w:ascii="Book Antiqua" w:hAnsi="Book Antiqua"/>
        </w:rPr>
        <w:t>After a</w:t>
      </w:r>
      <w:r w:rsidR="004821BC" w:rsidRPr="00432447">
        <w:rPr>
          <w:rFonts w:ascii="Book Antiqua" w:hAnsi="Book Antiqua"/>
        </w:rPr>
        <w:t xml:space="preserve"> sustained virological response, the </w:t>
      </w:r>
      <w:r w:rsidRPr="00432447">
        <w:rPr>
          <w:rFonts w:ascii="Book Antiqua" w:hAnsi="Book Antiqua"/>
        </w:rPr>
        <w:t>risk of hepatocarcinogenesis remains</w:t>
      </w:r>
      <w:r w:rsidR="004821BC" w:rsidRPr="00432447">
        <w:rPr>
          <w:rFonts w:ascii="Book Antiqua" w:hAnsi="Book Antiqua"/>
        </w:rPr>
        <w:t xml:space="preserve">. Previously, we </w:t>
      </w:r>
      <w:r w:rsidRPr="00432447">
        <w:rPr>
          <w:rFonts w:ascii="Book Antiqua" w:hAnsi="Book Antiqua"/>
        </w:rPr>
        <w:t>reported that supplementation with</w:t>
      </w:r>
      <w:r w:rsidR="004821BC" w:rsidRPr="00432447">
        <w:rPr>
          <w:rFonts w:ascii="Book Antiqua" w:hAnsi="Book Antiqua"/>
        </w:rPr>
        <w:t xml:space="preserve"> 1(OH)VitD3 could enhance </w:t>
      </w:r>
      <w:r w:rsidRPr="00432447">
        <w:rPr>
          <w:rFonts w:ascii="Book Antiqua" w:hAnsi="Book Antiqua"/>
        </w:rPr>
        <w:t xml:space="preserve">the Th1 response inducing not only a </w:t>
      </w:r>
      <w:r w:rsidR="004821BC" w:rsidRPr="00432447">
        <w:rPr>
          <w:rFonts w:ascii="Book Antiqua" w:hAnsi="Book Antiqua"/>
        </w:rPr>
        <w:t>favorable immune response for viral era</w:t>
      </w:r>
      <w:r w:rsidR="00DC684E" w:rsidRPr="00432447">
        <w:rPr>
          <w:rFonts w:ascii="Book Antiqua" w:hAnsi="Book Antiqua"/>
        </w:rPr>
        <w:t>dication but also HCC control</w:t>
      </w:r>
      <w:r w:rsidR="003F1DAF" w:rsidRPr="00432447">
        <w:rPr>
          <w:rFonts w:ascii="Book Antiqua" w:hAnsi="Book Antiqua"/>
        </w:rPr>
        <w:fldChar w:fldCharType="begin">
          <w:fldData xml:space="preserve">PEVuZE5vdGU+PENpdGU+PEF1dGhvcj5Lb25kbzwvQXV0aG9yPjxZZWFyPjIwMTM8L1llYXI+PFJl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</w:fldData>
        </w:fldChar>
      </w:r>
      <w:r w:rsidR="004C1DAD" w:rsidRPr="00432447">
        <w:rPr>
          <w:rFonts w:ascii="Book Antiqua" w:hAnsi="Book Antiqua"/>
        </w:rPr>
        <w:instrText xml:space="preserve"> ADDIN EN.CITE </w:instrText>
      </w:r>
      <w:r w:rsidR="004C1DAD" w:rsidRPr="00432447">
        <w:rPr>
          <w:rFonts w:ascii="Book Antiqua" w:hAnsi="Book Antiqua"/>
        </w:rPr>
        <w:fldChar w:fldCharType="begin">
          <w:fldData xml:space="preserve">PEVuZE5vdGU+PENpdGU+PEF1dGhvcj5Lb25kbzwvQXV0aG9yPjxZZWFyPjIwMTM8L1llYXI+PFJl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</w:fldData>
        </w:fldChar>
      </w:r>
      <w:r w:rsidR="004C1DAD" w:rsidRPr="00432447">
        <w:rPr>
          <w:rFonts w:ascii="Book Antiqua" w:hAnsi="Book Antiqua"/>
        </w:rPr>
        <w:instrText xml:space="preserve"> ADDIN EN.CITE.DATA </w:instrText>
      </w:r>
      <w:r w:rsidR="004C1DAD" w:rsidRPr="00432447">
        <w:rPr>
          <w:rFonts w:ascii="Book Antiqua" w:hAnsi="Book Antiqua"/>
        </w:rPr>
      </w:r>
      <w:r w:rsidR="004C1DAD" w:rsidRPr="00432447">
        <w:rPr>
          <w:rFonts w:ascii="Book Antiqua" w:hAnsi="Book Antiqua"/>
        </w:rPr>
        <w:fldChar w:fldCharType="end"/>
      </w:r>
      <w:r w:rsidR="003F1DAF" w:rsidRPr="00432447">
        <w:rPr>
          <w:rFonts w:ascii="Book Antiqua" w:hAnsi="Book Antiqua"/>
        </w:rPr>
      </w:r>
      <w:r w:rsidR="003F1DAF" w:rsidRPr="00432447">
        <w:rPr>
          <w:rFonts w:ascii="Book Antiqua" w:hAnsi="Book Antiqua"/>
        </w:rPr>
        <w:fldChar w:fldCharType="separate"/>
      </w:r>
      <w:r w:rsidR="004C1DAD" w:rsidRPr="00432447">
        <w:rPr>
          <w:rFonts w:ascii="Book Antiqua" w:hAnsi="Book Antiqua"/>
          <w:noProof/>
          <w:vertAlign w:val="superscript"/>
        </w:rPr>
        <w:t>[5]</w:t>
      </w:r>
      <w:r w:rsidR="003F1DAF" w:rsidRPr="00432447">
        <w:rPr>
          <w:rFonts w:ascii="Book Antiqua" w:hAnsi="Book Antiqua"/>
        </w:rPr>
        <w:fldChar w:fldCharType="end"/>
      </w:r>
      <w:r w:rsidR="00DC684E" w:rsidRPr="00432447">
        <w:rPr>
          <w:rFonts w:ascii="Book Antiqua" w:hAnsi="Book Antiqua"/>
        </w:rPr>
        <w:t xml:space="preserve">. </w:t>
      </w:r>
      <w:r w:rsidRPr="00432447">
        <w:rPr>
          <w:rFonts w:ascii="Book Antiqua" w:hAnsi="Book Antiqua"/>
        </w:rPr>
        <w:t>The i</w:t>
      </w:r>
      <w:r w:rsidR="00DC684E" w:rsidRPr="00432447">
        <w:rPr>
          <w:rFonts w:ascii="Book Antiqua" w:hAnsi="Book Antiqua"/>
        </w:rPr>
        <w:t xml:space="preserve">nduction of </w:t>
      </w:r>
      <w:r w:rsidRPr="00432447">
        <w:rPr>
          <w:rFonts w:ascii="Book Antiqua" w:hAnsi="Book Antiqua"/>
        </w:rPr>
        <w:t xml:space="preserve">a </w:t>
      </w:r>
      <w:r w:rsidR="00DC684E" w:rsidRPr="00432447">
        <w:rPr>
          <w:rFonts w:ascii="Book Antiqua" w:hAnsi="Book Antiqua"/>
        </w:rPr>
        <w:t>favorable immune response by adding VitD3 might be able to suppress the hepatocarcinogenesis after achieving SVR</w:t>
      </w:r>
      <w:r w:rsidRPr="00432447">
        <w:rPr>
          <w:rFonts w:ascii="Book Antiqua" w:hAnsi="Book Antiqua"/>
        </w:rPr>
        <w:t>,</w:t>
      </w:r>
      <w:r w:rsidR="00DC684E" w:rsidRPr="00432447">
        <w:rPr>
          <w:rFonts w:ascii="Book Antiqua" w:hAnsi="Book Antiqua"/>
        </w:rPr>
        <w:t xml:space="preserve"> especially in child</w:t>
      </w:r>
      <w:r w:rsidRPr="00432447">
        <w:rPr>
          <w:rFonts w:ascii="Book Antiqua" w:hAnsi="Book Antiqua"/>
        </w:rPr>
        <w:t>ren</w:t>
      </w:r>
      <w:r w:rsidR="00DC684E" w:rsidRPr="00432447">
        <w:rPr>
          <w:rFonts w:ascii="Book Antiqua" w:hAnsi="Book Antiqua"/>
        </w:rPr>
        <w:t xml:space="preserve"> and elder</w:t>
      </w:r>
      <w:r w:rsidRPr="00432447">
        <w:rPr>
          <w:rFonts w:ascii="Book Antiqua" w:hAnsi="Book Antiqua"/>
        </w:rPr>
        <w:t xml:space="preserve">ly patients lacking </w:t>
      </w:r>
      <w:r w:rsidRPr="00432447">
        <w:rPr>
          <w:rFonts w:ascii="Book Antiqua" w:hAnsi="Book Antiqua"/>
        </w:rPr>
        <w:lastRenderedPageBreak/>
        <w:t>sufficient</w:t>
      </w:r>
      <w:r w:rsidR="00DC684E" w:rsidRPr="00432447">
        <w:rPr>
          <w:rFonts w:ascii="Book Antiqua" w:hAnsi="Book Antiqua"/>
        </w:rPr>
        <w:t xml:space="preserve"> amount</w:t>
      </w:r>
      <w:r w:rsidRPr="00432447">
        <w:rPr>
          <w:rFonts w:ascii="Book Antiqua" w:hAnsi="Book Antiqua"/>
        </w:rPr>
        <w:t>s</w:t>
      </w:r>
      <w:r w:rsidR="00DC684E" w:rsidRPr="00432447">
        <w:rPr>
          <w:rFonts w:ascii="Book Antiqua" w:hAnsi="Book Antiqua"/>
        </w:rPr>
        <w:t xml:space="preserve"> of VitD3. </w:t>
      </w:r>
      <w:r w:rsidR="00D70C2E" w:rsidRPr="00432447">
        <w:rPr>
          <w:rFonts w:ascii="Book Antiqua" w:hAnsi="Book Antiqua"/>
        </w:rPr>
        <w:t>Another group reported that 1,25(OH)</w:t>
      </w:r>
      <w:r w:rsidR="00D70C2E" w:rsidRPr="00432447">
        <w:rPr>
          <w:rFonts w:ascii="Book Antiqua" w:hAnsi="Book Antiqua"/>
          <w:vertAlign w:val="subscript"/>
        </w:rPr>
        <w:t>2</w:t>
      </w:r>
      <w:r w:rsidR="00D70C2E" w:rsidRPr="00432447">
        <w:rPr>
          <w:rFonts w:ascii="Book Antiqua" w:hAnsi="Book Antiqua"/>
        </w:rPr>
        <w:t>VitD3 could inhibit HCC development through reducing secretion of inflammatory cytokines from immune-related cells</w:t>
      </w:r>
      <w:r w:rsidR="0050606D" w:rsidRPr="00432447">
        <w:rPr>
          <w:rFonts w:ascii="Book Antiqua" w:hAnsi="Book Antiqua"/>
        </w:rPr>
        <w:fldChar w:fldCharType="begin">
          <w:fldData xml:space="preserve">PEVuZE5vdGU+PENpdGU+PEF1dGhvcj5HdW88L0F1dGhvcj48WWVhcj4yMDEzPC9ZZWFyPjxSZWNO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</w:fldData>
        </w:fldChar>
      </w:r>
      <w:r w:rsidR="0050606D" w:rsidRPr="00432447">
        <w:rPr>
          <w:rFonts w:ascii="Book Antiqua" w:hAnsi="Book Antiqua"/>
        </w:rPr>
        <w:instrText xml:space="preserve"> ADDIN EN.CITE </w:instrText>
      </w:r>
      <w:r w:rsidR="0050606D" w:rsidRPr="00432447">
        <w:rPr>
          <w:rFonts w:ascii="Book Antiqua" w:hAnsi="Book Antiqua"/>
        </w:rPr>
        <w:fldChar w:fldCharType="begin">
          <w:fldData xml:space="preserve">PEVuZE5vdGU+PENpdGU+PEF1dGhvcj5HdW88L0F1dGhvcj48WWVhcj4yMDEzPC9ZZWFyPjxSZWNO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</w:fldData>
        </w:fldChar>
      </w:r>
      <w:r w:rsidR="0050606D" w:rsidRPr="00432447">
        <w:rPr>
          <w:rFonts w:ascii="Book Antiqua" w:hAnsi="Book Antiqua"/>
        </w:rPr>
        <w:instrText xml:space="preserve"> ADDIN EN.CITE.DATA </w:instrText>
      </w:r>
      <w:r w:rsidR="0050606D" w:rsidRPr="00432447">
        <w:rPr>
          <w:rFonts w:ascii="Book Antiqua" w:hAnsi="Book Antiqua"/>
        </w:rPr>
      </w:r>
      <w:r w:rsidR="0050606D" w:rsidRPr="00432447">
        <w:rPr>
          <w:rFonts w:ascii="Book Antiqua" w:hAnsi="Book Antiqua"/>
        </w:rPr>
        <w:fldChar w:fldCharType="end"/>
      </w:r>
      <w:r w:rsidR="0050606D" w:rsidRPr="00432447">
        <w:rPr>
          <w:rFonts w:ascii="Book Antiqua" w:hAnsi="Book Antiqua"/>
        </w:rPr>
      </w:r>
      <w:r w:rsidR="0050606D" w:rsidRPr="00432447">
        <w:rPr>
          <w:rFonts w:ascii="Book Antiqua" w:hAnsi="Book Antiqua"/>
        </w:rPr>
        <w:fldChar w:fldCharType="separate"/>
      </w:r>
      <w:r w:rsidR="0050606D" w:rsidRPr="00432447">
        <w:rPr>
          <w:rFonts w:ascii="Book Antiqua" w:hAnsi="Book Antiqua"/>
          <w:noProof/>
          <w:vertAlign w:val="superscript"/>
        </w:rPr>
        <w:t>[6]</w:t>
      </w:r>
      <w:r w:rsidR="0050606D" w:rsidRPr="00432447">
        <w:rPr>
          <w:rFonts w:ascii="Book Antiqua" w:hAnsi="Book Antiqua"/>
        </w:rPr>
        <w:fldChar w:fldCharType="end"/>
      </w:r>
      <w:r w:rsidR="00D70C2E" w:rsidRPr="00432447">
        <w:rPr>
          <w:rFonts w:ascii="Book Antiqua" w:hAnsi="Book Antiqua"/>
        </w:rPr>
        <w:t>.</w:t>
      </w:r>
      <w:r w:rsidR="005A6205" w:rsidRPr="00432447">
        <w:rPr>
          <w:rFonts w:ascii="Book Antiqua" w:hAnsi="Book Antiqua"/>
        </w:rPr>
        <w:t xml:space="preserve"> Moreover, it has been reported that reduced 25(OH)VitD3 serum levels were found to be associated with HCV-related HCC</w:t>
      </w:r>
      <w:r w:rsidR="005A6205" w:rsidRPr="00432447">
        <w:rPr>
          <w:rFonts w:ascii="Book Antiqua" w:hAnsi="Book Antiqua"/>
        </w:rPr>
        <w:fldChar w:fldCharType="begin">
          <w:fldData xml:space="preserve">PEVuZE5vdGU+PENpdGU+PEF1dGhvcj5MYW5nZTwvQXV0aG9yPjxZZWFyPjIwMTM8L1llYXI+PFJl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=
</w:fldData>
        </w:fldChar>
      </w:r>
      <w:r w:rsidR="005A6205" w:rsidRPr="00432447">
        <w:rPr>
          <w:rFonts w:ascii="Book Antiqua" w:hAnsi="Book Antiqua"/>
        </w:rPr>
        <w:instrText xml:space="preserve"> ADDIN EN.CITE </w:instrText>
      </w:r>
      <w:r w:rsidR="005A6205" w:rsidRPr="00432447">
        <w:rPr>
          <w:rFonts w:ascii="Book Antiqua" w:hAnsi="Book Antiqua"/>
        </w:rPr>
        <w:fldChar w:fldCharType="begin">
          <w:fldData xml:space="preserve">PEVuZE5vdGU+PENpdGU+PEF1dGhvcj5MYW5nZTwvQXV0aG9yPjxZZWFyPjIwMTM8L1llYXI+PFJl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=
</w:fldData>
        </w:fldChar>
      </w:r>
      <w:r w:rsidR="005A6205" w:rsidRPr="00432447">
        <w:rPr>
          <w:rFonts w:ascii="Book Antiqua" w:hAnsi="Book Antiqua"/>
        </w:rPr>
        <w:instrText xml:space="preserve"> ADDIN EN.CITE.DATA </w:instrText>
      </w:r>
      <w:r w:rsidR="005A6205" w:rsidRPr="00432447">
        <w:rPr>
          <w:rFonts w:ascii="Book Antiqua" w:hAnsi="Book Antiqua"/>
        </w:rPr>
      </w:r>
      <w:r w:rsidR="005A6205" w:rsidRPr="00432447">
        <w:rPr>
          <w:rFonts w:ascii="Book Antiqua" w:hAnsi="Book Antiqua"/>
        </w:rPr>
        <w:fldChar w:fldCharType="end"/>
      </w:r>
      <w:r w:rsidR="005A6205" w:rsidRPr="00432447">
        <w:rPr>
          <w:rFonts w:ascii="Book Antiqua" w:hAnsi="Book Antiqua"/>
        </w:rPr>
      </w:r>
      <w:r w:rsidR="005A6205" w:rsidRPr="00432447">
        <w:rPr>
          <w:rFonts w:ascii="Book Antiqua" w:hAnsi="Book Antiqua"/>
        </w:rPr>
        <w:fldChar w:fldCharType="separate"/>
      </w:r>
      <w:r w:rsidR="005A6205" w:rsidRPr="00432447">
        <w:rPr>
          <w:rFonts w:ascii="Book Antiqua" w:hAnsi="Book Antiqua"/>
          <w:noProof/>
          <w:vertAlign w:val="superscript"/>
        </w:rPr>
        <w:t>[7]</w:t>
      </w:r>
      <w:r w:rsidR="005A6205" w:rsidRPr="00432447">
        <w:rPr>
          <w:rFonts w:ascii="Book Antiqua" w:hAnsi="Book Antiqua"/>
        </w:rPr>
        <w:fldChar w:fldCharType="end"/>
      </w:r>
      <w:r w:rsidR="005A6205" w:rsidRPr="00432447">
        <w:rPr>
          <w:rFonts w:ascii="Book Antiqua" w:hAnsi="Book Antiqua"/>
        </w:rPr>
        <w:t>. In addition to the risk of HCC development, 25(OH)VitD3 deficiency could be associated with advanced stages of HCC and it could be a prognostic indicator for a poor outcome</w:t>
      </w:r>
      <w:r w:rsidR="006E4A39" w:rsidRPr="00432447">
        <w:rPr>
          <w:rFonts w:ascii="Book Antiqua" w:hAnsi="Book Antiqua"/>
        </w:rPr>
        <w:fldChar w:fldCharType="begin">
          <w:fldData xml:space="preserve">PEVuZE5vdGU+PENpdGU+PEF1dGhvcj5GaW5rZWxtZWllcjwvQXV0aG9yPjxZZWFyPjIwMTQ8L1ll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</w:fldData>
        </w:fldChar>
      </w:r>
      <w:r w:rsidR="006E4A39" w:rsidRPr="00432447">
        <w:rPr>
          <w:rFonts w:ascii="Book Antiqua" w:hAnsi="Book Antiqua"/>
        </w:rPr>
        <w:instrText xml:space="preserve"> ADDIN EN.CITE </w:instrText>
      </w:r>
      <w:r w:rsidR="006E4A39" w:rsidRPr="00432447">
        <w:rPr>
          <w:rFonts w:ascii="Book Antiqua" w:hAnsi="Book Antiqua"/>
        </w:rPr>
        <w:fldChar w:fldCharType="begin">
          <w:fldData xml:space="preserve">PEVuZE5vdGU+PENpdGU+PEF1dGhvcj5GaW5rZWxtZWllcjwvQXV0aG9yPjxZZWFyPjIwMTQ8L1ll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</w:fldData>
        </w:fldChar>
      </w:r>
      <w:r w:rsidR="006E4A39" w:rsidRPr="00432447">
        <w:rPr>
          <w:rFonts w:ascii="Book Antiqua" w:hAnsi="Book Antiqua"/>
        </w:rPr>
        <w:instrText xml:space="preserve"> ADDIN EN.CITE.DATA </w:instrText>
      </w:r>
      <w:r w:rsidR="006E4A39" w:rsidRPr="00432447">
        <w:rPr>
          <w:rFonts w:ascii="Book Antiqua" w:hAnsi="Book Antiqua"/>
        </w:rPr>
      </w:r>
      <w:r w:rsidR="006E4A39" w:rsidRPr="00432447">
        <w:rPr>
          <w:rFonts w:ascii="Book Antiqua" w:hAnsi="Book Antiqua"/>
        </w:rPr>
        <w:fldChar w:fldCharType="end"/>
      </w:r>
      <w:r w:rsidR="006E4A39" w:rsidRPr="00432447">
        <w:rPr>
          <w:rFonts w:ascii="Book Antiqua" w:hAnsi="Book Antiqua"/>
        </w:rPr>
      </w:r>
      <w:r w:rsidR="006E4A39" w:rsidRPr="00432447">
        <w:rPr>
          <w:rFonts w:ascii="Book Antiqua" w:hAnsi="Book Antiqua"/>
        </w:rPr>
        <w:fldChar w:fldCharType="separate"/>
      </w:r>
      <w:r w:rsidR="006E4A39" w:rsidRPr="00432447">
        <w:rPr>
          <w:rFonts w:ascii="Book Antiqua" w:hAnsi="Book Antiqua"/>
          <w:noProof/>
          <w:vertAlign w:val="superscript"/>
        </w:rPr>
        <w:t>[8]</w:t>
      </w:r>
      <w:r w:rsidR="006E4A39" w:rsidRPr="00432447">
        <w:rPr>
          <w:rFonts w:ascii="Book Antiqua" w:hAnsi="Book Antiqua"/>
        </w:rPr>
        <w:fldChar w:fldCharType="end"/>
      </w:r>
      <w:r w:rsidR="005A6205" w:rsidRPr="00432447">
        <w:rPr>
          <w:rFonts w:ascii="Book Antiqua" w:hAnsi="Book Antiqua"/>
        </w:rPr>
        <w:t xml:space="preserve">. </w:t>
      </w:r>
      <w:r w:rsidR="00DC684E" w:rsidRPr="00432447">
        <w:rPr>
          <w:rFonts w:ascii="Book Antiqua" w:hAnsi="Book Antiqua"/>
        </w:rPr>
        <w:t xml:space="preserve">In Japan, </w:t>
      </w:r>
      <w:r w:rsidR="001409E7" w:rsidRPr="00432447">
        <w:rPr>
          <w:rFonts w:ascii="Book Antiqua" w:hAnsi="Book Antiqua"/>
        </w:rPr>
        <w:t>hepatocarcino</w:t>
      </w:r>
      <w:r w:rsidRPr="00432447">
        <w:rPr>
          <w:rFonts w:ascii="Book Antiqua" w:hAnsi="Book Antiqua"/>
        </w:rPr>
        <w:t>genesis after achieving SVR is</w:t>
      </w:r>
      <w:r w:rsidR="001409E7" w:rsidRPr="00432447">
        <w:rPr>
          <w:rFonts w:ascii="Book Antiqua" w:hAnsi="Book Antiqua"/>
        </w:rPr>
        <w:t xml:space="preserve"> </w:t>
      </w:r>
      <w:r w:rsidR="004739E2" w:rsidRPr="00432447">
        <w:rPr>
          <w:rFonts w:ascii="Book Antiqua" w:hAnsi="Book Antiqua"/>
        </w:rPr>
        <w:t xml:space="preserve">an </w:t>
      </w:r>
      <w:r w:rsidR="001409E7" w:rsidRPr="00432447">
        <w:rPr>
          <w:rFonts w:ascii="Book Antiqua" w:hAnsi="Book Antiqua"/>
        </w:rPr>
        <w:t xml:space="preserve">important issue since </w:t>
      </w:r>
      <w:r w:rsidR="004739E2" w:rsidRPr="00432447">
        <w:rPr>
          <w:rFonts w:ascii="Book Antiqua" w:hAnsi="Book Antiqua"/>
        </w:rPr>
        <w:t>many CH-C patients are</w:t>
      </w:r>
      <w:r w:rsidR="001409E7" w:rsidRPr="00432447">
        <w:rPr>
          <w:rFonts w:ascii="Book Antiqua" w:hAnsi="Book Antiqua"/>
        </w:rPr>
        <w:t xml:space="preserve"> old and have severe fibrosis.</w:t>
      </w:r>
      <w:r w:rsidR="00C65557" w:rsidRPr="00432447">
        <w:rPr>
          <w:rFonts w:ascii="Book Antiqua" w:hAnsi="Book Antiqua"/>
        </w:rPr>
        <w:t xml:space="preserve"> Especially, CH-C patients with severe fibrosis</w:t>
      </w:r>
      <w:r w:rsidRPr="00432447">
        <w:rPr>
          <w:rFonts w:ascii="Book Antiqua" w:hAnsi="Book Antiqua"/>
        </w:rPr>
        <w:t xml:space="preserve"> might not have sufficient VitD3 since hepatocytes are necessary</w:t>
      </w:r>
      <w:r w:rsidR="00C65557" w:rsidRPr="00432447">
        <w:rPr>
          <w:rFonts w:ascii="Book Antiqua" w:hAnsi="Book Antiqua"/>
        </w:rPr>
        <w:t xml:space="preserve"> to metabolize VitD3. Moreover, </w:t>
      </w:r>
      <w:r w:rsidR="00F96768" w:rsidRPr="00432447">
        <w:rPr>
          <w:rFonts w:ascii="Book Antiqua" w:hAnsi="Book Antiqua"/>
        </w:rPr>
        <w:t xml:space="preserve">it has been reported that </w:t>
      </w:r>
      <w:r w:rsidRPr="00432447">
        <w:rPr>
          <w:rFonts w:ascii="Book Antiqua" w:hAnsi="Book Antiqua"/>
        </w:rPr>
        <w:t>there might be a</w:t>
      </w:r>
      <w:r w:rsidR="00C65557" w:rsidRPr="00432447">
        <w:rPr>
          <w:rFonts w:ascii="Book Antiqua" w:hAnsi="Book Antiqua"/>
        </w:rPr>
        <w:t xml:space="preserve"> relationship between </w:t>
      </w:r>
      <w:r w:rsidRPr="00432447">
        <w:rPr>
          <w:rFonts w:ascii="Book Antiqua" w:hAnsi="Book Antiqua"/>
        </w:rPr>
        <w:t>carcinogenesis and insufficient VitD3</w:t>
      </w:r>
      <w:r w:rsidR="003F1DAF" w:rsidRPr="00432447">
        <w:rPr>
          <w:rFonts w:ascii="Book Antiqua" w:hAnsi="Book Antiqua"/>
        </w:rPr>
        <w:fldChar w:fldCharType="begin">
          <w:fldData xml:space="preserve">PEVuZE5vdGU+PENpdGU+PEF1dGhvcj5GZWRpcmtvPC9BdXRob3I+PFllYXI+MjAxNDwvWWVhcj48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</w:fldData>
        </w:fldChar>
      </w:r>
      <w:r w:rsidR="006E4A39" w:rsidRPr="00432447">
        <w:rPr>
          <w:rFonts w:ascii="Book Antiqua" w:hAnsi="Book Antiqua"/>
        </w:rPr>
        <w:instrText xml:space="preserve"> ADDIN EN.CITE </w:instrText>
      </w:r>
      <w:r w:rsidR="006E4A39" w:rsidRPr="00432447">
        <w:rPr>
          <w:rFonts w:ascii="Book Antiqua" w:hAnsi="Book Antiqua"/>
        </w:rPr>
        <w:fldChar w:fldCharType="begin">
          <w:fldData xml:space="preserve">PEVuZE5vdGU+PENpdGU+PEF1dGhvcj5GZWRpcmtvPC9BdXRob3I+PFllYXI+MjAxNDwvWWVhcj48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</w:fldData>
        </w:fldChar>
      </w:r>
      <w:r w:rsidR="006E4A39" w:rsidRPr="00432447">
        <w:rPr>
          <w:rFonts w:ascii="Book Antiqua" w:hAnsi="Book Antiqua"/>
        </w:rPr>
        <w:instrText xml:space="preserve"> ADDIN EN.CITE.DATA </w:instrText>
      </w:r>
      <w:r w:rsidR="006E4A39" w:rsidRPr="00432447">
        <w:rPr>
          <w:rFonts w:ascii="Book Antiqua" w:hAnsi="Book Antiqua"/>
        </w:rPr>
      </w:r>
      <w:r w:rsidR="006E4A39" w:rsidRPr="00432447">
        <w:rPr>
          <w:rFonts w:ascii="Book Antiqua" w:hAnsi="Book Antiqua"/>
        </w:rPr>
        <w:fldChar w:fldCharType="end"/>
      </w:r>
      <w:r w:rsidR="003F1DAF" w:rsidRPr="00432447">
        <w:rPr>
          <w:rFonts w:ascii="Book Antiqua" w:hAnsi="Book Antiqua"/>
        </w:rPr>
      </w:r>
      <w:r w:rsidR="003F1DAF" w:rsidRPr="00432447">
        <w:rPr>
          <w:rFonts w:ascii="Book Antiqua" w:hAnsi="Book Antiqua"/>
        </w:rPr>
        <w:fldChar w:fldCharType="separate"/>
      </w:r>
      <w:r w:rsidR="007C11BB" w:rsidRPr="00432447">
        <w:rPr>
          <w:rFonts w:ascii="Book Antiqua" w:hAnsi="Book Antiqua"/>
          <w:noProof/>
          <w:vertAlign w:val="superscript"/>
        </w:rPr>
        <w:t>[6,</w:t>
      </w:r>
      <w:r w:rsidR="006E4A39" w:rsidRPr="00432447">
        <w:rPr>
          <w:rFonts w:ascii="Book Antiqua" w:hAnsi="Book Antiqua"/>
          <w:noProof/>
          <w:vertAlign w:val="superscript"/>
        </w:rPr>
        <w:t>9]</w:t>
      </w:r>
      <w:r w:rsidR="003F1DAF" w:rsidRPr="00432447">
        <w:rPr>
          <w:rFonts w:ascii="Book Antiqua" w:hAnsi="Book Antiqua"/>
        </w:rPr>
        <w:fldChar w:fldCharType="end"/>
      </w:r>
      <w:r w:rsidR="00C65557" w:rsidRPr="00432447">
        <w:rPr>
          <w:rFonts w:ascii="Book Antiqua" w:hAnsi="Book Antiqua"/>
        </w:rPr>
        <w:t xml:space="preserve">. </w:t>
      </w:r>
      <w:r w:rsidR="00700149" w:rsidRPr="00432447">
        <w:rPr>
          <w:rFonts w:ascii="Book Antiqua" w:hAnsi="Book Antiqua"/>
        </w:rPr>
        <w:t xml:space="preserve">Therefore, we should analyze the effect </w:t>
      </w:r>
      <w:r w:rsidRPr="00432447">
        <w:rPr>
          <w:rFonts w:ascii="Book Antiqua" w:hAnsi="Book Antiqua"/>
        </w:rPr>
        <w:t xml:space="preserve">of VitD3 supplementation on </w:t>
      </w:r>
      <w:r w:rsidR="00700149" w:rsidRPr="00432447">
        <w:rPr>
          <w:rFonts w:ascii="Book Antiqua" w:hAnsi="Book Antiqua"/>
        </w:rPr>
        <w:t>hepatocarcinogenesis after achieving SVR</w:t>
      </w:r>
      <w:r w:rsidR="003F1DAF" w:rsidRPr="00432447">
        <w:rPr>
          <w:rFonts w:ascii="Book Antiqua" w:hAnsi="Book Antiqua"/>
        </w:rPr>
        <w:fldChar w:fldCharType="begin">
          <w:fldData xml:space="preserve">PEVuZE5vdGU+PENpdGU+PEF1dGhvcj5MYW5nZTwvQXV0aG9yPjxZZWFyPjIwMTM8L1llYXI+PFJl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=
</w:fldData>
        </w:fldChar>
      </w:r>
      <w:r w:rsidR="005A6205" w:rsidRPr="00432447">
        <w:rPr>
          <w:rFonts w:ascii="Book Antiqua" w:hAnsi="Book Antiqua"/>
        </w:rPr>
        <w:instrText xml:space="preserve"> ADDIN EN.CITE </w:instrText>
      </w:r>
      <w:r w:rsidR="005A6205" w:rsidRPr="00432447">
        <w:rPr>
          <w:rFonts w:ascii="Book Antiqua" w:hAnsi="Book Antiqua"/>
        </w:rPr>
        <w:fldChar w:fldCharType="begin">
          <w:fldData xml:space="preserve">PEVuZE5vdGU+PENpdGU+PEF1dGhvcj5MYW5nZTwvQXV0aG9yPjxZZWFyPjIwMTM8L1llYXI+PFJl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=
</w:fldData>
        </w:fldChar>
      </w:r>
      <w:r w:rsidR="005A6205" w:rsidRPr="00432447">
        <w:rPr>
          <w:rFonts w:ascii="Book Antiqua" w:hAnsi="Book Antiqua"/>
        </w:rPr>
        <w:instrText xml:space="preserve"> ADDIN EN.CITE.DATA </w:instrText>
      </w:r>
      <w:r w:rsidR="005A6205" w:rsidRPr="00432447">
        <w:rPr>
          <w:rFonts w:ascii="Book Antiqua" w:hAnsi="Book Antiqua"/>
        </w:rPr>
      </w:r>
      <w:r w:rsidR="005A6205" w:rsidRPr="00432447">
        <w:rPr>
          <w:rFonts w:ascii="Book Antiqua" w:hAnsi="Book Antiqua"/>
        </w:rPr>
        <w:fldChar w:fldCharType="end"/>
      </w:r>
      <w:r w:rsidR="003F1DAF" w:rsidRPr="00432447">
        <w:rPr>
          <w:rFonts w:ascii="Book Antiqua" w:hAnsi="Book Antiqua"/>
        </w:rPr>
      </w:r>
      <w:r w:rsidR="003F1DAF" w:rsidRPr="00432447">
        <w:rPr>
          <w:rFonts w:ascii="Book Antiqua" w:hAnsi="Book Antiqua"/>
        </w:rPr>
        <w:fldChar w:fldCharType="separate"/>
      </w:r>
      <w:r w:rsidR="005A6205" w:rsidRPr="00432447">
        <w:rPr>
          <w:rFonts w:ascii="Book Antiqua" w:hAnsi="Book Antiqua"/>
          <w:noProof/>
          <w:vertAlign w:val="superscript"/>
        </w:rPr>
        <w:t>[7]</w:t>
      </w:r>
      <w:r w:rsidR="003F1DAF" w:rsidRPr="00432447">
        <w:rPr>
          <w:rFonts w:ascii="Book Antiqua" w:hAnsi="Book Antiqua"/>
        </w:rPr>
        <w:fldChar w:fldCharType="end"/>
      </w:r>
      <w:r w:rsidRPr="00432447">
        <w:rPr>
          <w:rFonts w:ascii="Book Antiqua" w:hAnsi="Book Antiqua"/>
        </w:rPr>
        <w:t>. Additionally</w:t>
      </w:r>
      <w:r w:rsidR="00700149" w:rsidRPr="00432447">
        <w:rPr>
          <w:rFonts w:ascii="Book Antiqua" w:hAnsi="Book Antiqua"/>
        </w:rPr>
        <w:t>, the immunol</w:t>
      </w:r>
      <w:r w:rsidRPr="00432447">
        <w:rPr>
          <w:rFonts w:ascii="Book Antiqua" w:hAnsi="Book Antiqua"/>
        </w:rPr>
        <w:t>ogical effect of VitD3 might differ</w:t>
      </w:r>
      <w:r w:rsidR="00700149" w:rsidRPr="00432447">
        <w:rPr>
          <w:rFonts w:ascii="Book Antiqua" w:hAnsi="Book Antiqua"/>
        </w:rPr>
        <w:t xml:space="preserve"> between DAAs with and wit</w:t>
      </w:r>
      <w:r w:rsidR="003C167F" w:rsidRPr="00432447">
        <w:rPr>
          <w:rFonts w:ascii="Book Antiqua" w:hAnsi="Book Antiqua"/>
        </w:rPr>
        <w:t>hout Peg-IFN.</w:t>
      </w:r>
    </w:p>
    <w:p w14:paraId="4420D8B4" w14:textId="77777777" w:rsidR="00212B22" w:rsidRPr="00432447" w:rsidRDefault="00212B22" w:rsidP="00E86352">
      <w:pPr>
        <w:adjustRightInd w:val="0"/>
        <w:snapToGrid w:val="0"/>
        <w:spacing w:line="360" w:lineRule="auto"/>
        <w:rPr>
          <w:rFonts w:ascii="Book Antiqua" w:hAnsi="Book Antiqua"/>
          <w:b/>
        </w:rPr>
      </w:pPr>
    </w:p>
    <w:p w14:paraId="0EDCF208" w14:textId="2D5387B6" w:rsidR="00212B22" w:rsidRPr="00432447" w:rsidRDefault="007C11BB" w:rsidP="00E86352">
      <w:pPr>
        <w:adjustRightInd w:val="0"/>
        <w:snapToGrid w:val="0"/>
        <w:spacing w:line="360" w:lineRule="auto"/>
        <w:rPr>
          <w:rFonts w:ascii="Book Antiqua" w:hAnsi="Book Antiqua"/>
          <w:b/>
        </w:rPr>
      </w:pPr>
      <w:r w:rsidRPr="00432447">
        <w:rPr>
          <w:rFonts w:ascii="Book Antiqua" w:hAnsi="Book Antiqua"/>
          <w:b/>
        </w:rPr>
        <w:t xml:space="preserve">CONCLUSION </w:t>
      </w:r>
    </w:p>
    <w:p w14:paraId="4834B958" w14:textId="4D3DC42B" w:rsidR="00366CBB" w:rsidRPr="00432447" w:rsidRDefault="003C167F" w:rsidP="00E86352">
      <w:pPr>
        <w:adjustRightInd w:val="0"/>
        <w:snapToGrid w:val="0"/>
        <w:spacing w:line="360" w:lineRule="auto"/>
        <w:rPr>
          <w:rFonts w:ascii="Book Antiqua" w:hAnsi="Book Antiqua"/>
        </w:rPr>
      </w:pPr>
      <w:r w:rsidRPr="00432447">
        <w:rPr>
          <w:rFonts w:ascii="Book Antiqua" w:hAnsi="Book Antiqua"/>
        </w:rPr>
        <w:t>Recently</w:t>
      </w:r>
      <w:r w:rsidR="00700149" w:rsidRPr="00432447">
        <w:rPr>
          <w:rFonts w:ascii="Book Antiqua" w:hAnsi="Book Antiqua"/>
        </w:rPr>
        <w:t>, the main treatment of CH-C should be DAAs without Peg-IFN. Peg-IFN is a strong immune-modulator.</w:t>
      </w:r>
      <w:r w:rsidR="008E686D" w:rsidRPr="00432447">
        <w:rPr>
          <w:rFonts w:ascii="Book Antiqua" w:hAnsi="Book Antiqua"/>
        </w:rPr>
        <w:t xml:space="preserve"> Therefore, an</w:t>
      </w:r>
      <w:r w:rsidR="00222517" w:rsidRPr="00432447">
        <w:rPr>
          <w:rFonts w:ascii="Book Antiqua" w:hAnsi="Book Antiqua"/>
        </w:rPr>
        <w:t xml:space="preserve"> immunological analysis should be carried out to understand the effect of VitD3 after treatment of DAAs without Peg-IFN. </w:t>
      </w:r>
    </w:p>
    <w:p w14:paraId="4A55BFF1" w14:textId="77777777" w:rsidR="007C11BB" w:rsidRPr="00432447" w:rsidRDefault="007C11BB" w:rsidP="00E86352">
      <w:pPr>
        <w:widowControl/>
        <w:adjustRightInd w:val="0"/>
        <w:snapToGrid w:val="0"/>
        <w:spacing w:line="360" w:lineRule="auto"/>
        <w:rPr>
          <w:rFonts w:ascii="Book Antiqua" w:hAnsi="Book Antiqua"/>
        </w:rPr>
      </w:pPr>
      <w:r w:rsidRPr="00432447">
        <w:rPr>
          <w:rFonts w:ascii="Book Antiqua" w:hAnsi="Book Antiqua"/>
        </w:rPr>
        <w:br w:type="page"/>
      </w:r>
    </w:p>
    <w:p w14:paraId="6BE69EFB" w14:textId="6EABAB90" w:rsidR="00366CBB" w:rsidRPr="00432447" w:rsidRDefault="007C11BB" w:rsidP="00E86352">
      <w:pPr>
        <w:adjustRightInd w:val="0"/>
        <w:snapToGrid w:val="0"/>
        <w:spacing w:line="360" w:lineRule="auto"/>
        <w:rPr>
          <w:rFonts w:ascii="Book Antiqua" w:eastAsia="SimSun" w:hAnsi="Book Antiqua"/>
          <w:b/>
          <w:lang w:eastAsia="zh-CN"/>
        </w:rPr>
      </w:pPr>
      <w:r w:rsidRPr="00432447">
        <w:rPr>
          <w:rFonts w:ascii="Book Antiqua" w:hAnsi="Book Antiqua"/>
          <w:b/>
        </w:rPr>
        <w:lastRenderedPageBreak/>
        <w:t>REFERENCES</w:t>
      </w:r>
    </w:p>
    <w:p w14:paraId="489A4F47" w14:textId="77777777" w:rsidR="00E86352" w:rsidRPr="001C0A07" w:rsidRDefault="00E86352" w:rsidP="00E86352">
      <w:pPr>
        <w:widowControl/>
        <w:adjustRightInd w:val="0"/>
        <w:snapToGrid w:val="0"/>
        <w:spacing w:line="360" w:lineRule="auto"/>
        <w:rPr>
          <w:rFonts w:ascii="Book Antiqua" w:eastAsia="SimSun" w:hAnsi="Book Antiqua" w:cs="SimSun"/>
          <w:kern w:val="0"/>
        </w:rPr>
      </w:pPr>
      <w:r w:rsidRPr="001C0A07">
        <w:rPr>
          <w:rFonts w:ascii="Book Antiqua" w:eastAsia="SimSun" w:hAnsi="Book Antiqua" w:cs="SimSun"/>
          <w:kern w:val="0"/>
        </w:rPr>
        <w:t>1</w:t>
      </w:r>
      <w:r w:rsidRPr="00432447">
        <w:rPr>
          <w:rFonts w:ascii="Book Antiqua" w:eastAsia="SimSun" w:hAnsi="Book Antiqua" w:cs="SimSun"/>
          <w:kern w:val="0"/>
        </w:rPr>
        <w:t> </w:t>
      </w:r>
      <w:r w:rsidRPr="001C0A07">
        <w:rPr>
          <w:rFonts w:ascii="Book Antiqua" w:eastAsia="SimSun" w:hAnsi="Book Antiqua" w:cs="SimSun"/>
          <w:b/>
          <w:bCs/>
          <w:kern w:val="0"/>
        </w:rPr>
        <w:t>Petta S</w:t>
      </w:r>
      <w:r w:rsidRPr="001C0A07">
        <w:rPr>
          <w:rFonts w:ascii="Book Antiqua" w:eastAsia="SimSun" w:hAnsi="Book Antiqua" w:cs="SimSun"/>
          <w:kern w:val="0"/>
        </w:rPr>
        <w:t>, Cammà C, Scazzone C, Tripodo C, Di Marco V, Bono A, Cabibi D, Licata G, Porcasi R, Marchesini G, Craxí A. Low vitamin D serum level is related to severe fibrosis and low responsiveness to interferon-based therapy in genotype 1 chronic hepatitis C.</w:t>
      </w:r>
      <w:r w:rsidRPr="00432447">
        <w:rPr>
          <w:rFonts w:ascii="Book Antiqua" w:eastAsia="SimSun" w:hAnsi="Book Antiqua" w:cs="SimSun"/>
          <w:kern w:val="0"/>
        </w:rPr>
        <w:t> </w:t>
      </w:r>
      <w:r w:rsidRPr="001C0A07">
        <w:rPr>
          <w:rFonts w:ascii="Book Antiqua" w:eastAsia="SimSun" w:hAnsi="Book Antiqua" w:cs="SimSun"/>
          <w:i/>
          <w:iCs/>
          <w:kern w:val="0"/>
        </w:rPr>
        <w:t>Hepatology</w:t>
      </w:r>
      <w:r w:rsidRPr="00432447">
        <w:rPr>
          <w:rFonts w:ascii="Book Antiqua" w:eastAsia="SimSun" w:hAnsi="Book Antiqua" w:cs="SimSun"/>
          <w:kern w:val="0"/>
        </w:rPr>
        <w:t> </w:t>
      </w:r>
      <w:r w:rsidRPr="001C0A07">
        <w:rPr>
          <w:rFonts w:ascii="Book Antiqua" w:eastAsia="SimSun" w:hAnsi="Book Antiqua" w:cs="SimSun"/>
          <w:kern w:val="0"/>
        </w:rPr>
        <w:t>2010;</w:t>
      </w:r>
      <w:r w:rsidRPr="00432447">
        <w:rPr>
          <w:rFonts w:ascii="Book Antiqua" w:eastAsia="SimSun" w:hAnsi="Book Antiqua" w:cs="SimSun"/>
          <w:kern w:val="0"/>
        </w:rPr>
        <w:t> </w:t>
      </w:r>
      <w:r w:rsidRPr="001C0A07">
        <w:rPr>
          <w:rFonts w:ascii="Book Antiqua" w:eastAsia="SimSun" w:hAnsi="Book Antiqua" w:cs="SimSun"/>
          <w:b/>
          <w:bCs/>
          <w:kern w:val="0"/>
        </w:rPr>
        <w:t>51</w:t>
      </w:r>
      <w:r w:rsidRPr="001C0A07">
        <w:rPr>
          <w:rFonts w:ascii="Book Antiqua" w:eastAsia="SimSun" w:hAnsi="Book Antiqua" w:cs="SimSun"/>
          <w:kern w:val="0"/>
        </w:rPr>
        <w:t>: 1158-1167 [PMID: 20162613 DOI: 10.1002/hep.23489]</w:t>
      </w:r>
    </w:p>
    <w:p w14:paraId="62E02218" w14:textId="77777777" w:rsidR="00E86352" w:rsidRPr="001C0A07" w:rsidRDefault="00E86352" w:rsidP="00E86352">
      <w:pPr>
        <w:widowControl/>
        <w:adjustRightInd w:val="0"/>
        <w:snapToGrid w:val="0"/>
        <w:spacing w:line="360" w:lineRule="auto"/>
        <w:rPr>
          <w:rFonts w:ascii="Book Antiqua" w:eastAsia="SimSun" w:hAnsi="Book Antiqua" w:cs="SimSun"/>
          <w:kern w:val="0"/>
        </w:rPr>
      </w:pPr>
      <w:r w:rsidRPr="001C0A07">
        <w:rPr>
          <w:rFonts w:ascii="Book Antiqua" w:eastAsia="SimSun" w:hAnsi="Book Antiqua" w:cs="SimSun"/>
          <w:kern w:val="0"/>
        </w:rPr>
        <w:t>2</w:t>
      </w:r>
      <w:r w:rsidRPr="00432447">
        <w:rPr>
          <w:rFonts w:ascii="Book Antiqua" w:eastAsia="SimSun" w:hAnsi="Book Antiqua" w:cs="SimSun"/>
          <w:kern w:val="0"/>
        </w:rPr>
        <w:t> </w:t>
      </w:r>
      <w:r w:rsidRPr="001C0A07">
        <w:rPr>
          <w:rFonts w:ascii="Book Antiqua" w:eastAsia="SimSun" w:hAnsi="Book Antiqua" w:cs="SimSun"/>
          <w:b/>
          <w:bCs/>
          <w:kern w:val="0"/>
        </w:rPr>
        <w:t>Abu-Mouch S</w:t>
      </w:r>
      <w:r w:rsidRPr="001C0A07">
        <w:rPr>
          <w:rFonts w:ascii="Book Antiqua" w:eastAsia="SimSun" w:hAnsi="Book Antiqua" w:cs="SimSun"/>
          <w:kern w:val="0"/>
        </w:rPr>
        <w:t>, Fireman Z, Jarchovsky J, Zeina AR, Assy N. Vitamin D supplementation improves sustained virologic response in chronic hepatitis C (genotype 1)-naïve patients.</w:t>
      </w:r>
      <w:r w:rsidRPr="00432447">
        <w:rPr>
          <w:rFonts w:ascii="Book Antiqua" w:eastAsia="SimSun" w:hAnsi="Book Antiqua" w:cs="SimSun"/>
          <w:kern w:val="0"/>
        </w:rPr>
        <w:t> </w:t>
      </w:r>
      <w:r w:rsidRPr="001C0A07">
        <w:rPr>
          <w:rFonts w:ascii="Book Antiqua" w:eastAsia="SimSun" w:hAnsi="Book Antiqua" w:cs="SimSun"/>
          <w:i/>
          <w:iCs/>
          <w:kern w:val="0"/>
        </w:rPr>
        <w:t>World J Gastroenterol</w:t>
      </w:r>
      <w:r w:rsidRPr="00432447">
        <w:rPr>
          <w:rFonts w:ascii="Book Antiqua" w:eastAsia="SimSun" w:hAnsi="Book Antiqua" w:cs="SimSun"/>
          <w:kern w:val="0"/>
        </w:rPr>
        <w:t> </w:t>
      </w:r>
      <w:r w:rsidRPr="001C0A07">
        <w:rPr>
          <w:rFonts w:ascii="Book Antiqua" w:eastAsia="SimSun" w:hAnsi="Book Antiqua" w:cs="SimSun"/>
          <w:kern w:val="0"/>
        </w:rPr>
        <w:t>2011;</w:t>
      </w:r>
      <w:r w:rsidRPr="00432447">
        <w:rPr>
          <w:rFonts w:ascii="Book Antiqua" w:eastAsia="SimSun" w:hAnsi="Book Antiqua" w:cs="SimSun"/>
          <w:kern w:val="0"/>
        </w:rPr>
        <w:t> </w:t>
      </w:r>
      <w:r w:rsidRPr="001C0A07">
        <w:rPr>
          <w:rFonts w:ascii="Book Antiqua" w:eastAsia="SimSun" w:hAnsi="Book Antiqua" w:cs="SimSun"/>
          <w:b/>
          <w:bCs/>
          <w:kern w:val="0"/>
        </w:rPr>
        <w:t>17</w:t>
      </w:r>
      <w:r w:rsidRPr="001C0A07">
        <w:rPr>
          <w:rFonts w:ascii="Book Antiqua" w:eastAsia="SimSun" w:hAnsi="Book Antiqua" w:cs="SimSun"/>
          <w:kern w:val="0"/>
        </w:rPr>
        <w:t>: 5184-5190 [PMID: 22215943 DOI: 10.3748/wjg.v17.i47.5184]</w:t>
      </w:r>
    </w:p>
    <w:p w14:paraId="4B88E19D" w14:textId="77777777" w:rsidR="00E86352" w:rsidRPr="001C0A07" w:rsidRDefault="00E86352" w:rsidP="00E86352">
      <w:pPr>
        <w:widowControl/>
        <w:adjustRightInd w:val="0"/>
        <w:snapToGrid w:val="0"/>
        <w:spacing w:line="360" w:lineRule="auto"/>
        <w:rPr>
          <w:rFonts w:ascii="Book Antiqua" w:eastAsia="SimSun" w:hAnsi="Book Antiqua" w:cs="SimSun"/>
          <w:kern w:val="0"/>
        </w:rPr>
      </w:pPr>
      <w:r w:rsidRPr="001C0A07">
        <w:rPr>
          <w:rFonts w:ascii="Book Antiqua" w:eastAsia="SimSun" w:hAnsi="Book Antiqua" w:cs="SimSun"/>
          <w:kern w:val="0"/>
        </w:rPr>
        <w:t>3</w:t>
      </w:r>
      <w:r w:rsidRPr="00432447">
        <w:rPr>
          <w:rFonts w:ascii="Book Antiqua" w:eastAsia="SimSun" w:hAnsi="Book Antiqua" w:cs="SimSun"/>
          <w:kern w:val="0"/>
        </w:rPr>
        <w:t> </w:t>
      </w:r>
      <w:r w:rsidRPr="001C0A07">
        <w:rPr>
          <w:rFonts w:ascii="Book Antiqua" w:eastAsia="SimSun" w:hAnsi="Book Antiqua" w:cs="SimSun"/>
          <w:b/>
          <w:bCs/>
          <w:kern w:val="0"/>
        </w:rPr>
        <w:t>Chun RF</w:t>
      </w:r>
      <w:r w:rsidRPr="001C0A07">
        <w:rPr>
          <w:rFonts w:ascii="Book Antiqua" w:eastAsia="SimSun" w:hAnsi="Book Antiqua" w:cs="SimSun"/>
          <w:kern w:val="0"/>
        </w:rPr>
        <w:t>, Liu PT, Modlin RL, Adams JS, Hewison M. Impact of vitamin D on immune function: lessons learned from genome-wide analysis.</w:t>
      </w:r>
      <w:r w:rsidRPr="00432447">
        <w:rPr>
          <w:rFonts w:ascii="Book Antiqua" w:eastAsia="SimSun" w:hAnsi="Book Antiqua" w:cs="SimSun"/>
          <w:kern w:val="0"/>
        </w:rPr>
        <w:t> </w:t>
      </w:r>
      <w:r w:rsidRPr="001C0A07">
        <w:rPr>
          <w:rFonts w:ascii="Book Antiqua" w:eastAsia="SimSun" w:hAnsi="Book Antiqua" w:cs="SimSun"/>
          <w:i/>
          <w:iCs/>
          <w:kern w:val="0"/>
        </w:rPr>
        <w:t>Front Physiol</w:t>
      </w:r>
      <w:r w:rsidRPr="00432447">
        <w:rPr>
          <w:rFonts w:ascii="Book Antiqua" w:eastAsia="SimSun" w:hAnsi="Book Antiqua" w:cs="SimSun"/>
          <w:kern w:val="0"/>
        </w:rPr>
        <w:t> </w:t>
      </w:r>
      <w:r w:rsidRPr="001C0A07">
        <w:rPr>
          <w:rFonts w:ascii="Book Antiqua" w:eastAsia="SimSun" w:hAnsi="Book Antiqua" w:cs="SimSun"/>
          <w:kern w:val="0"/>
        </w:rPr>
        <w:t>2014;</w:t>
      </w:r>
      <w:r w:rsidRPr="00432447">
        <w:rPr>
          <w:rFonts w:ascii="Book Antiqua" w:eastAsia="SimSun" w:hAnsi="Book Antiqua" w:cs="SimSun"/>
          <w:kern w:val="0"/>
        </w:rPr>
        <w:t> </w:t>
      </w:r>
      <w:r w:rsidRPr="001C0A07">
        <w:rPr>
          <w:rFonts w:ascii="Book Antiqua" w:eastAsia="SimSun" w:hAnsi="Book Antiqua" w:cs="SimSun"/>
          <w:b/>
          <w:bCs/>
          <w:kern w:val="0"/>
        </w:rPr>
        <w:t>5</w:t>
      </w:r>
      <w:r w:rsidRPr="001C0A07">
        <w:rPr>
          <w:rFonts w:ascii="Book Antiqua" w:eastAsia="SimSun" w:hAnsi="Book Antiqua" w:cs="SimSun"/>
          <w:kern w:val="0"/>
        </w:rPr>
        <w:t>: 151 [PMID: 24795646 DOI: 10.3389/fphys.2014.00151]</w:t>
      </w:r>
    </w:p>
    <w:p w14:paraId="5D441747" w14:textId="77777777" w:rsidR="00E86352" w:rsidRPr="001C0A07" w:rsidRDefault="00E86352" w:rsidP="00E86352">
      <w:pPr>
        <w:widowControl/>
        <w:adjustRightInd w:val="0"/>
        <w:snapToGrid w:val="0"/>
        <w:spacing w:line="360" w:lineRule="auto"/>
        <w:rPr>
          <w:rFonts w:ascii="Book Antiqua" w:eastAsia="SimSun" w:hAnsi="Book Antiqua" w:cs="SimSun"/>
          <w:kern w:val="0"/>
        </w:rPr>
      </w:pPr>
      <w:r w:rsidRPr="001C0A07">
        <w:rPr>
          <w:rFonts w:ascii="Book Antiqua" w:eastAsia="SimSun" w:hAnsi="Book Antiqua" w:cs="SimSun"/>
          <w:kern w:val="0"/>
        </w:rPr>
        <w:t>4</w:t>
      </w:r>
      <w:r w:rsidRPr="00432447">
        <w:rPr>
          <w:rFonts w:ascii="Book Antiqua" w:eastAsia="SimSun" w:hAnsi="Book Antiqua" w:cs="SimSun"/>
          <w:kern w:val="0"/>
        </w:rPr>
        <w:t> </w:t>
      </w:r>
      <w:r w:rsidRPr="001C0A07">
        <w:rPr>
          <w:rFonts w:ascii="Book Antiqua" w:eastAsia="SimSun" w:hAnsi="Book Antiqua" w:cs="SimSun"/>
          <w:b/>
          <w:bCs/>
          <w:kern w:val="0"/>
        </w:rPr>
        <w:t>Ryynänen J</w:t>
      </w:r>
      <w:r w:rsidRPr="001C0A07">
        <w:rPr>
          <w:rFonts w:ascii="Book Antiqua" w:eastAsia="SimSun" w:hAnsi="Book Antiqua" w:cs="SimSun"/>
          <w:kern w:val="0"/>
        </w:rPr>
        <w:t>, Carlberg C. Primary 1,25-dihydroxyvitamin D3 response of the interleukin 8 gene cluster in human monocyte- and macrophage-like cells.</w:t>
      </w:r>
      <w:r w:rsidRPr="00432447">
        <w:rPr>
          <w:rFonts w:ascii="Book Antiqua" w:eastAsia="SimSun" w:hAnsi="Book Antiqua" w:cs="SimSun"/>
          <w:kern w:val="0"/>
        </w:rPr>
        <w:t> </w:t>
      </w:r>
      <w:r w:rsidRPr="001C0A07">
        <w:rPr>
          <w:rFonts w:ascii="Book Antiqua" w:eastAsia="SimSun" w:hAnsi="Book Antiqua" w:cs="SimSun"/>
          <w:i/>
          <w:iCs/>
          <w:kern w:val="0"/>
        </w:rPr>
        <w:t>PLoS One</w:t>
      </w:r>
      <w:r w:rsidRPr="00432447">
        <w:rPr>
          <w:rFonts w:ascii="Book Antiqua" w:eastAsia="SimSun" w:hAnsi="Book Antiqua" w:cs="SimSun"/>
          <w:kern w:val="0"/>
        </w:rPr>
        <w:t> </w:t>
      </w:r>
      <w:r w:rsidRPr="001C0A07">
        <w:rPr>
          <w:rFonts w:ascii="Book Antiqua" w:eastAsia="SimSun" w:hAnsi="Book Antiqua" w:cs="SimSun"/>
          <w:kern w:val="0"/>
        </w:rPr>
        <w:t>2013;</w:t>
      </w:r>
      <w:r w:rsidRPr="00432447">
        <w:rPr>
          <w:rFonts w:ascii="Book Antiqua" w:eastAsia="SimSun" w:hAnsi="Book Antiqua" w:cs="SimSun"/>
          <w:kern w:val="0"/>
        </w:rPr>
        <w:t> </w:t>
      </w:r>
      <w:r w:rsidRPr="001C0A07">
        <w:rPr>
          <w:rFonts w:ascii="Book Antiqua" w:eastAsia="SimSun" w:hAnsi="Book Antiqua" w:cs="SimSun"/>
          <w:b/>
          <w:bCs/>
          <w:kern w:val="0"/>
        </w:rPr>
        <w:t>8</w:t>
      </w:r>
      <w:r w:rsidRPr="001C0A07">
        <w:rPr>
          <w:rFonts w:ascii="Book Antiqua" w:eastAsia="SimSun" w:hAnsi="Book Antiqua" w:cs="SimSun"/>
          <w:kern w:val="0"/>
        </w:rPr>
        <w:t>: e78170 [PMID: 24250750 DOI: 10.1371/journal.pone.0078170]</w:t>
      </w:r>
    </w:p>
    <w:p w14:paraId="183DF76E" w14:textId="77777777" w:rsidR="00E86352" w:rsidRPr="001C0A07" w:rsidRDefault="00E86352" w:rsidP="00E86352">
      <w:pPr>
        <w:widowControl/>
        <w:adjustRightInd w:val="0"/>
        <w:snapToGrid w:val="0"/>
        <w:spacing w:line="360" w:lineRule="auto"/>
        <w:rPr>
          <w:rFonts w:ascii="Book Antiqua" w:eastAsia="SimSun" w:hAnsi="Book Antiqua" w:cs="SimSun"/>
          <w:kern w:val="0"/>
        </w:rPr>
      </w:pPr>
      <w:r w:rsidRPr="001C0A07">
        <w:rPr>
          <w:rFonts w:ascii="Book Antiqua" w:eastAsia="SimSun" w:hAnsi="Book Antiqua" w:cs="SimSun"/>
          <w:kern w:val="0"/>
        </w:rPr>
        <w:t>5</w:t>
      </w:r>
      <w:r w:rsidRPr="00432447">
        <w:rPr>
          <w:rFonts w:ascii="Book Antiqua" w:eastAsia="SimSun" w:hAnsi="Book Antiqua" w:cs="SimSun"/>
          <w:kern w:val="0"/>
        </w:rPr>
        <w:t> </w:t>
      </w:r>
      <w:r w:rsidRPr="001C0A07">
        <w:rPr>
          <w:rFonts w:ascii="Book Antiqua" w:eastAsia="SimSun" w:hAnsi="Book Antiqua" w:cs="SimSun"/>
          <w:b/>
          <w:bCs/>
          <w:kern w:val="0"/>
        </w:rPr>
        <w:t>Kondo Y</w:t>
      </w:r>
      <w:r w:rsidRPr="001C0A07">
        <w:rPr>
          <w:rFonts w:ascii="Book Antiqua" w:eastAsia="SimSun" w:hAnsi="Book Antiqua" w:cs="SimSun"/>
          <w:kern w:val="0"/>
        </w:rPr>
        <w:t>, Kato T, Kimura O, Iwata T, Ninomiya M, Kakazu E, Miura M, Akahane T, Miyazaki Y, Kobayashi T, Ishii M, Kisara N, Sasaki K, Nakayama H, Igarashi T, Obara N, Ueno Y, Morosawa T, Shimosegawa T. 1(OH) vitamin D3 supplementation improves the sensitivity of the immune-response during Peg-IFN/RBV therapy in chronic hepatitis C patients-case controlled trial.</w:t>
      </w:r>
      <w:r w:rsidRPr="00432447">
        <w:rPr>
          <w:rFonts w:ascii="Book Antiqua" w:eastAsia="SimSun" w:hAnsi="Book Antiqua" w:cs="SimSun"/>
          <w:kern w:val="0"/>
        </w:rPr>
        <w:t> </w:t>
      </w:r>
      <w:r w:rsidRPr="001C0A07">
        <w:rPr>
          <w:rFonts w:ascii="Book Antiqua" w:eastAsia="SimSun" w:hAnsi="Book Antiqua" w:cs="SimSun"/>
          <w:i/>
          <w:iCs/>
          <w:kern w:val="0"/>
        </w:rPr>
        <w:t>PLoS One</w:t>
      </w:r>
      <w:r w:rsidRPr="00432447">
        <w:rPr>
          <w:rFonts w:ascii="Book Antiqua" w:eastAsia="SimSun" w:hAnsi="Book Antiqua" w:cs="SimSun"/>
          <w:kern w:val="0"/>
        </w:rPr>
        <w:t> </w:t>
      </w:r>
      <w:r w:rsidRPr="001C0A07">
        <w:rPr>
          <w:rFonts w:ascii="Book Antiqua" w:eastAsia="SimSun" w:hAnsi="Book Antiqua" w:cs="SimSun"/>
          <w:kern w:val="0"/>
        </w:rPr>
        <w:t>2013;</w:t>
      </w:r>
      <w:r w:rsidRPr="00432447">
        <w:rPr>
          <w:rFonts w:ascii="Book Antiqua" w:eastAsia="SimSun" w:hAnsi="Book Antiqua" w:cs="SimSun"/>
          <w:kern w:val="0"/>
        </w:rPr>
        <w:t> </w:t>
      </w:r>
      <w:r w:rsidRPr="001C0A07">
        <w:rPr>
          <w:rFonts w:ascii="Book Antiqua" w:eastAsia="SimSun" w:hAnsi="Book Antiqua" w:cs="SimSun"/>
          <w:b/>
          <w:bCs/>
          <w:kern w:val="0"/>
        </w:rPr>
        <w:t>8</w:t>
      </w:r>
      <w:r w:rsidRPr="001C0A07">
        <w:rPr>
          <w:rFonts w:ascii="Book Antiqua" w:eastAsia="SimSun" w:hAnsi="Book Antiqua" w:cs="SimSun"/>
          <w:kern w:val="0"/>
        </w:rPr>
        <w:t>: e63672 [PMID: 23717463 DOI: 10.1371/journal.pone.0063672]</w:t>
      </w:r>
    </w:p>
    <w:p w14:paraId="1C49FB5F" w14:textId="77777777" w:rsidR="00E86352" w:rsidRPr="001C0A07" w:rsidRDefault="00E86352" w:rsidP="00E86352">
      <w:pPr>
        <w:widowControl/>
        <w:adjustRightInd w:val="0"/>
        <w:snapToGrid w:val="0"/>
        <w:spacing w:line="360" w:lineRule="auto"/>
        <w:rPr>
          <w:rFonts w:ascii="Book Antiqua" w:eastAsia="SimSun" w:hAnsi="Book Antiqua" w:cs="SimSun"/>
          <w:kern w:val="0"/>
        </w:rPr>
      </w:pPr>
      <w:r w:rsidRPr="001C0A07">
        <w:rPr>
          <w:rFonts w:ascii="Book Antiqua" w:eastAsia="SimSun" w:hAnsi="Book Antiqua" w:cs="SimSun"/>
          <w:kern w:val="0"/>
        </w:rPr>
        <w:t>6</w:t>
      </w:r>
      <w:r w:rsidRPr="00432447">
        <w:rPr>
          <w:rFonts w:ascii="Book Antiqua" w:eastAsia="SimSun" w:hAnsi="Book Antiqua" w:cs="SimSun"/>
          <w:kern w:val="0"/>
        </w:rPr>
        <w:t> </w:t>
      </w:r>
      <w:r w:rsidRPr="001C0A07">
        <w:rPr>
          <w:rFonts w:ascii="Book Antiqua" w:eastAsia="SimSun" w:hAnsi="Book Antiqua" w:cs="SimSun"/>
          <w:b/>
          <w:bCs/>
          <w:kern w:val="0"/>
        </w:rPr>
        <w:t>Guo J</w:t>
      </w:r>
      <w:r w:rsidRPr="001C0A07">
        <w:rPr>
          <w:rFonts w:ascii="Book Antiqua" w:eastAsia="SimSun" w:hAnsi="Book Antiqua" w:cs="SimSun"/>
          <w:kern w:val="0"/>
        </w:rPr>
        <w:t>, Ma Z, Ma Q, Wu Z, Fan P, Zhou X, Chen L, Zhou S, Goltzman D, Miao D, Wu E. 1, 25(OH)</w:t>
      </w:r>
      <w:r w:rsidRPr="001C0A07">
        <w:rPr>
          <w:rFonts w:ascii="Cambria Math" w:eastAsia="SimSun" w:hAnsi="Cambria Math" w:cs="Cambria Math"/>
          <w:kern w:val="0"/>
        </w:rPr>
        <w:t>₂</w:t>
      </w:r>
      <w:r w:rsidRPr="001C0A07">
        <w:rPr>
          <w:rFonts w:ascii="Book Antiqua" w:eastAsia="SimSun" w:hAnsi="Book Antiqua" w:cs="SimSun"/>
          <w:kern w:val="0"/>
        </w:rPr>
        <w:t>D</w:t>
      </w:r>
      <w:r w:rsidRPr="001C0A07">
        <w:rPr>
          <w:rFonts w:ascii="Cambria Math" w:eastAsia="SimSun" w:hAnsi="Cambria Math" w:cs="Cambria Math"/>
          <w:kern w:val="0"/>
        </w:rPr>
        <w:t>₃</w:t>
      </w:r>
      <w:r w:rsidRPr="001C0A07">
        <w:rPr>
          <w:rFonts w:ascii="Book Antiqua" w:eastAsia="SimSun" w:hAnsi="Book Antiqua" w:cs="SimSun"/>
          <w:kern w:val="0"/>
        </w:rPr>
        <w:t xml:space="preserve"> inhibits hepatocellular carcinoma development through reducing secretion of inflammatory cytokines from immunocytes.</w:t>
      </w:r>
      <w:r w:rsidRPr="00432447">
        <w:rPr>
          <w:rFonts w:ascii="Book Antiqua" w:eastAsia="SimSun" w:hAnsi="Book Antiqua" w:cs="SimSun"/>
          <w:kern w:val="0"/>
        </w:rPr>
        <w:t> </w:t>
      </w:r>
      <w:r w:rsidRPr="001C0A07">
        <w:rPr>
          <w:rFonts w:ascii="Book Antiqua" w:eastAsia="SimSun" w:hAnsi="Book Antiqua" w:cs="SimSun"/>
          <w:i/>
          <w:iCs/>
          <w:kern w:val="0"/>
        </w:rPr>
        <w:t>Curr Med Chem</w:t>
      </w:r>
      <w:r w:rsidRPr="00432447">
        <w:rPr>
          <w:rFonts w:ascii="Book Antiqua" w:eastAsia="SimSun" w:hAnsi="Book Antiqua" w:cs="SimSun"/>
          <w:kern w:val="0"/>
        </w:rPr>
        <w:t> </w:t>
      </w:r>
      <w:r w:rsidRPr="001C0A07">
        <w:rPr>
          <w:rFonts w:ascii="Book Antiqua" w:eastAsia="SimSun" w:hAnsi="Book Antiqua" w:cs="SimSun"/>
          <w:kern w:val="0"/>
        </w:rPr>
        <w:t>2013;</w:t>
      </w:r>
      <w:r w:rsidRPr="00432447">
        <w:rPr>
          <w:rFonts w:ascii="Book Antiqua" w:eastAsia="SimSun" w:hAnsi="Book Antiqua" w:cs="SimSun"/>
          <w:kern w:val="0"/>
        </w:rPr>
        <w:t> </w:t>
      </w:r>
      <w:r w:rsidRPr="001C0A07">
        <w:rPr>
          <w:rFonts w:ascii="Book Antiqua" w:eastAsia="SimSun" w:hAnsi="Book Antiqua" w:cs="SimSun"/>
          <w:b/>
          <w:bCs/>
          <w:kern w:val="0"/>
        </w:rPr>
        <w:t>20</w:t>
      </w:r>
      <w:r w:rsidRPr="001C0A07">
        <w:rPr>
          <w:rFonts w:ascii="Book Antiqua" w:eastAsia="SimSun" w:hAnsi="Book Antiqua" w:cs="SimSun"/>
          <w:kern w:val="0"/>
        </w:rPr>
        <w:t>: 4131-4141 [PMID: 23992309]</w:t>
      </w:r>
    </w:p>
    <w:p w14:paraId="5D3D3F21" w14:textId="77777777" w:rsidR="00E86352" w:rsidRPr="001C0A07" w:rsidRDefault="00E86352" w:rsidP="00E86352">
      <w:pPr>
        <w:widowControl/>
        <w:adjustRightInd w:val="0"/>
        <w:snapToGrid w:val="0"/>
        <w:spacing w:line="360" w:lineRule="auto"/>
        <w:rPr>
          <w:rFonts w:ascii="Book Antiqua" w:eastAsia="SimSun" w:hAnsi="Book Antiqua" w:cs="SimSun"/>
          <w:kern w:val="0"/>
        </w:rPr>
      </w:pPr>
      <w:r w:rsidRPr="001C0A07">
        <w:rPr>
          <w:rFonts w:ascii="Book Antiqua" w:eastAsia="SimSun" w:hAnsi="Book Antiqua" w:cs="SimSun"/>
          <w:kern w:val="0"/>
        </w:rPr>
        <w:t>7</w:t>
      </w:r>
      <w:r w:rsidRPr="00432447">
        <w:rPr>
          <w:rFonts w:ascii="Book Antiqua" w:eastAsia="SimSun" w:hAnsi="Book Antiqua" w:cs="SimSun"/>
          <w:kern w:val="0"/>
        </w:rPr>
        <w:t> </w:t>
      </w:r>
      <w:r w:rsidRPr="001C0A07">
        <w:rPr>
          <w:rFonts w:ascii="Book Antiqua" w:eastAsia="SimSun" w:hAnsi="Book Antiqua" w:cs="SimSun"/>
          <w:b/>
          <w:bCs/>
          <w:kern w:val="0"/>
        </w:rPr>
        <w:t>Lange CM</w:t>
      </w:r>
      <w:r w:rsidRPr="001C0A07">
        <w:rPr>
          <w:rFonts w:ascii="Book Antiqua" w:eastAsia="SimSun" w:hAnsi="Book Antiqua" w:cs="SimSun"/>
          <w:kern w:val="0"/>
        </w:rPr>
        <w:t xml:space="preserve">, Miki D, Ochi H, Nischalke HD, Bojunga J, Bibert S, Morikawa K, Gouttenoire J, Cerny A, Dufour JF, Gorgievski-Hrisoho M, Heim MH, Malinverni R, Müllhaupt B, Negro F, Semela D, Kutalik Z, Müller T, Spengler U, </w:t>
      </w:r>
      <w:r w:rsidRPr="001C0A07">
        <w:rPr>
          <w:rFonts w:ascii="Book Antiqua" w:eastAsia="SimSun" w:hAnsi="Book Antiqua" w:cs="SimSun"/>
          <w:kern w:val="0"/>
        </w:rPr>
        <w:lastRenderedPageBreak/>
        <w:t>Berg T, Chayama K, Moradpour D, Bochud PY. Genetic analyses reveal a role for vitamin D insufficiency in HCV-associated hepatocellular carcinoma development.</w:t>
      </w:r>
      <w:r w:rsidRPr="00432447">
        <w:rPr>
          <w:rFonts w:ascii="Book Antiqua" w:eastAsia="SimSun" w:hAnsi="Book Antiqua" w:cs="SimSun"/>
          <w:kern w:val="0"/>
        </w:rPr>
        <w:t> </w:t>
      </w:r>
      <w:r w:rsidRPr="001C0A07">
        <w:rPr>
          <w:rFonts w:ascii="Book Antiqua" w:eastAsia="SimSun" w:hAnsi="Book Antiqua" w:cs="SimSun"/>
          <w:i/>
          <w:iCs/>
          <w:kern w:val="0"/>
        </w:rPr>
        <w:t>PLoS One</w:t>
      </w:r>
      <w:r w:rsidRPr="00432447">
        <w:rPr>
          <w:rFonts w:ascii="Book Antiqua" w:eastAsia="SimSun" w:hAnsi="Book Antiqua" w:cs="SimSun"/>
          <w:kern w:val="0"/>
        </w:rPr>
        <w:t> </w:t>
      </w:r>
      <w:r w:rsidRPr="001C0A07">
        <w:rPr>
          <w:rFonts w:ascii="Book Antiqua" w:eastAsia="SimSun" w:hAnsi="Book Antiqua" w:cs="SimSun"/>
          <w:kern w:val="0"/>
        </w:rPr>
        <w:t>2013;</w:t>
      </w:r>
      <w:r w:rsidRPr="00432447">
        <w:rPr>
          <w:rFonts w:ascii="Book Antiqua" w:eastAsia="SimSun" w:hAnsi="Book Antiqua" w:cs="SimSun"/>
          <w:kern w:val="0"/>
        </w:rPr>
        <w:t> </w:t>
      </w:r>
      <w:r w:rsidRPr="001C0A07">
        <w:rPr>
          <w:rFonts w:ascii="Book Antiqua" w:eastAsia="SimSun" w:hAnsi="Book Antiqua" w:cs="SimSun"/>
          <w:b/>
          <w:bCs/>
          <w:kern w:val="0"/>
        </w:rPr>
        <w:t>8</w:t>
      </w:r>
      <w:r w:rsidRPr="001C0A07">
        <w:rPr>
          <w:rFonts w:ascii="Book Antiqua" w:eastAsia="SimSun" w:hAnsi="Book Antiqua" w:cs="SimSun"/>
          <w:kern w:val="0"/>
        </w:rPr>
        <w:t>: e64053 [PMID: 23734184 DOI: 10.1371/journal.pone.0064053]</w:t>
      </w:r>
    </w:p>
    <w:p w14:paraId="11ABCA1B" w14:textId="77777777" w:rsidR="00E86352" w:rsidRPr="001C0A07" w:rsidRDefault="00E86352" w:rsidP="00E86352">
      <w:pPr>
        <w:widowControl/>
        <w:adjustRightInd w:val="0"/>
        <w:snapToGrid w:val="0"/>
        <w:spacing w:line="360" w:lineRule="auto"/>
        <w:rPr>
          <w:rFonts w:ascii="Book Antiqua" w:eastAsia="SimSun" w:hAnsi="Book Antiqua" w:cs="SimSun"/>
          <w:kern w:val="0"/>
        </w:rPr>
      </w:pPr>
      <w:r w:rsidRPr="001C0A07">
        <w:rPr>
          <w:rFonts w:ascii="Book Antiqua" w:eastAsia="SimSun" w:hAnsi="Book Antiqua" w:cs="SimSun"/>
          <w:kern w:val="0"/>
        </w:rPr>
        <w:t>8</w:t>
      </w:r>
      <w:r w:rsidRPr="00432447">
        <w:rPr>
          <w:rFonts w:ascii="Book Antiqua" w:eastAsia="SimSun" w:hAnsi="Book Antiqua" w:cs="SimSun"/>
          <w:kern w:val="0"/>
        </w:rPr>
        <w:t> </w:t>
      </w:r>
      <w:r w:rsidRPr="001C0A07">
        <w:rPr>
          <w:rFonts w:ascii="Book Antiqua" w:eastAsia="SimSun" w:hAnsi="Book Antiqua" w:cs="SimSun"/>
          <w:b/>
          <w:bCs/>
          <w:kern w:val="0"/>
        </w:rPr>
        <w:t>Finkelmeier F</w:t>
      </w:r>
      <w:r w:rsidRPr="001C0A07">
        <w:rPr>
          <w:rFonts w:ascii="Book Antiqua" w:eastAsia="SimSun" w:hAnsi="Book Antiqua" w:cs="SimSun"/>
          <w:kern w:val="0"/>
        </w:rPr>
        <w:t>, Kronenberger B, Köberle V, Bojunga J, Zeuzem S, Trojan J, Piiper A, Waidmann O. Severe 25-hydroxyvitamin D deficiency identifies a poor prognosis in patients with hepatocellular carcinoma - a prospective cohort study.</w:t>
      </w:r>
      <w:r w:rsidRPr="00432447">
        <w:rPr>
          <w:rFonts w:ascii="Book Antiqua" w:eastAsia="SimSun" w:hAnsi="Book Antiqua" w:cs="SimSun"/>
          <w:kern w:val="0"/>
        </w:rPr>
        <w:t> </w:t>
      </w:r>
      <w:r w:rsidRPr="001C0A07">
        <w:rPr>
          <w:rFonts w:ascii="Book Antiqua" w:eastAsia="SimSun" w:hAnsi="Book Antiqua" w:cs="SimSun"/>
          <w:i/>
          <w:iCs/>
          <w:kern w:val="0"/>
        </w:rPr>
        <w:t>Aliment Pharmacol Ther</w:t>
      </w:r>
      <w:r w:rsidRPr="00432447">
        <w:rPr>
          <w:rFonts w:ascii="Book Antiqua" w:eastAsia="SimSun" w:hAnsi="Book Antiqua" w:cs="SimSun"/>
          <w:kern w:val="0"/>
        </w:rPr>
        <w:t> </w:t>
      </w:r>
      <w:r w:rsidRPr="001C0A07">
        <w:rPr>
          <w:rFonts w:ascii="Book Antiqua" w:eastAsia="SimSun" w:hAnsi="Book Antiqua" w:cs="SimSun"/>
          <w:kern w:val="0"/>
        </w:rPr>
        <w:t>2014;</w:t>
      </w:r>
      <w:r w:rsidRPr="00432447">
        <w:rPr>
          <w:rFonts w:ascii="Book Antiqua" w:eastAsia="SimSun" w:hAnsi="Book Antiqua" w:cs="SimSun"/>
          <w:kern w:val="0"/>
        </w:rPr>
        <w:t> </w:t>
      </w:r>
      <w:r w:rsidRPr="001C0A07">
        <w:rPr>
          <w:rFonts w:ascii="Book Antiqua" w:eastAsia="SimSun" w:hAnsi="Book Antiqua" w:cs="SimSun"/>
          <w:b/>
          <w:bCs/>
          <w:kern w:val="0"/>
        </w:rPr>
        <w:t>39</w:t>
      </w:r>
      <w:r w:rsidRPr="001C0A07">
        <w:rPr>
          <w:rFonts w:ascii="Book Antiqua" w:eastAsia="SimSun" w:hAnsi="Book Antiqua" w:cs="SimSun"/>
          <w:kern w:val="0"/>
        </w:rPr>
        <w:t>: 1204-1212 [PMID: 24684435 DOI: 10.1111/apt.12731]</w:t>
      </w:r>
    </w:p>
    <w:p w14:paraId="06751D9E" w14:textId="77777777" w:rsidR="00E86352" w:rsidRPr="001C0A07" w:rsidRDefault="00E86352" w:rsidP="00E86352">
      <w:pPr>
        <w:widowControl/>
        <w:adjustRightInd w:val="0"/>
        <w:snapToGrid w:val="0"/>
        <w:spacing w:line="360" w:lineRule="auto"/>
        <w:rPr>
          <w:rFonts w:ascii="Book Antiqua" w:eastAsia="SimSun" w:hAnsi="Book Antiqua" w:cs="SimSun"/>
          <w:kern w:val="0"/>
        </w:rPr>
      </w:pPr>
      <w:r w:rsidRPr="001C0A07">
        <w:rPr>
          <w:rFonts w:ascii="Book Antiqua" w:eastAsia="SimSun" w:hAnsi="Book Antiqua" w:cs="SimSun"/>
          <w:kern w:val="0"/>
        </w:rPr>
        <w:t>9</w:t>
      </w:r>
      <w:r w:rsidRPr="00432447">
        <w:rPr>
          <w:rFonts w:ascii="Book Antiqua" w:eastAsia="SimSun" w:hAnsi="Book Antiqua" w:cs="SimSun"/>
          <w:kern w:val="0"/>
        </w:rPr>
        <w:t> </w:t>
      </w:r>
      <w:r w:rsidRPr="001C0A07">
        <w:rPr>
          <w:rFonts w:ascii="Book Antiqua" w:eastAsia="SimSun" w:hAnsi="Book Antiqua" w:cs="SimSun"/>
          <w:b/>
          <w:bCs/>
          <w:kern w:val="0"/>
        </w:rPr>
        <w:t>Fedirko V</w:t>
      </w:r>
      <w:r w:rsidRPr="001C0A07">
        <w:rPr>
          <w:rFonts w:ascii="Book Antiqua" w:eastAsia="SimSun" w:hAnsi="Book Antiqua" w:cs="SimSun"/>
          <w:kern w:val="0"/>
        </w:rPr>
        <w:t>, Duarte-Salles T, Bamia C, Trichopoulou A, Aleksandrova K, Trichopoulos D, Trepo E, Tjønneland A, Olsen A, Overvad K, Boutron-Ruault MC, Clavel-Chapelon F, Kvaskoff M, Kühn T, Lukanova A, Boeing H, Buijsse B, Klinaki E, Tsimakidi C, Naccarati A, Tagliabue G, Panico S, Tumino R, Palli D, Bueno-de-Mesquita HB, Siersema PD, Peters PH, Lund E, Brustad M, Olsen KS, Weiderpass E, Zamora-Ros R, Sánchez MJ, Ardanaz E, Amiano P, Navarro C, Quirós JR, Werner M, Sund M, Lindkvist B, Malm J, Travis RC, Khaw KT, Stepien M, Scalbert A, Romieu I, Lagiou P, Riboli E, Jenab M. Prediagnostic circulating vitamin D levels and risk of hepatocellular carcinoma in European populations: a nested case-control study.</w:t>
      </w:r>
      <w:r w:rsidRPr="00432447">
        <w:rPr>
          <w:rFonts w:ascii="Book Antiqua" w:eastAsia="SimSun" w:hAnsi="Book Antiqua" w:cs="SimSun"/>
          <w:kern w:val="0"/>
        </w:rPr>
        <w:t> </w:t>
      </w:r>
      <w:r w:rsidRPr="001C0A07">
        <w:rPr>
          <w:rFonts w:ascii="Book Antiqua" w:eastAsia="SimSun" w:hAnsi="Book Antiqua" w:cs="SimSun"/>
          <w:i/>
          <w:iCs/>
          <w:kern w:val="0"/>
        </w:rPr>
        <w:t>Hepatology</w:t>
      </w:r>
      <w:r w:rsidRPr="00432447">
        <w:rPr>
          <w:rFonts w:ascii="Book Antiqua" w:eastAsia="SimSun" w:hAnsi="Book Antiqua" w:cs="SimSun"/>
          <w:kern w:val="0"/>
        </w:rPr>
        <w:t> </w:t>
      </w:r>
      <w:r w:rsidRPr="001C0A07">
        <w:rPr>
          <w:rFonts w:ascii="Book Antiqua" w:eastAsia="SimSun" w:hAnsi="Book Antiqua" w:cs="SimSun"/>
          <w:kern w:val="0"/>
        </w:rPr>
        <w:t>2014;</w:t>
      </w:r>
      <w:r w:rsidRPr="00432447">
        <w:rPr>
          <w:rFonts w:ascii="Book Antiqua" w:eastAsia="SimSun" w:hAnsi="Book Antiqua" w:cs="SimSun"/>
          <w:kern w:val="0"/>
        </w:rPr>
        <w:t> </w:t>
      </w:r>
      <w:r w:rsidRPr="001C0A07">
        <w:rPr>
          <w:rFonts w:ascii="Book Antiqua" w:eastAsia="SimSun" w:hAnsi="Book Antiqua" w:cs="SimSun"/>
          <w:b/>
          <w:bCs/>
          <w:kern w:val="0"/>
        </w:rPr>
        <w:t>60</w:t>
      </w:r>
      <w:r w:rsidRPr="001C0A07">
        <w:rPr>
          <w:rFonts w:ascii="Book Antiqua" w:eastAsia="SimSun" w:hAnsi="Book Antiqua" w:cs="SimSun"/>
          <w:kern w:val="0"/>
        </w:rPr>
        <w:t>: 1222-1230 [PMID: 24644045 DOI: 10.1002/hep.27079]</w:t>
      </w:r>
    </w:p>
    <w:p w14:paraId="6BD00E2C" w14:textId="26FB49AC" w:rsidR="007C11BB" w:rsidRPr="00432447" w:rsidRDefault="007C11BB" w:rsidP="00E86352">
      <w:pPr>
        <w:adjustRightInd w:val="0"/>
        <w:snapToGrid w:val="0"/>
        <w:spacing w:line="360" w:lineRule="auto"/>
        <w:ind w:left="361" w:hangingChars="150" w:hanging="361"/>
        <w:jc w:val="right"/>
        <w:rPr>
          <w:rFonts w:ascii="Book Antiqua" w:hAnsi="Book Antiqua"/>
        </w:rPr>
      </w:pPr>
      <w:bookmarkStart w:id="405" w:name="OLE_LINK51"/>
      <w:bookmarkStart w:id="406" w:name="OLE_LINK120"/>
      <w:bookmarkStart w:id="407" w:name="OLE_LINK148"/>
      <w:bookmarkStart w:id="408" w:name="OLE_LINK112"/>
      <w:bookmarkStart w:id="409" w:name="OLE_LINK320"/>
      <w:bookmarkStart w:id="410" w:name="OLE_LINK387"/>
      <w:bookmarkStart w:id="411" w:name="OLE_LINK183"/>
      <w:bookmarkStart w:id="412" w:name="OLE_LINK254"/>
      <w:bookmarkStart w:id="413" w:name="OLE_LINK149"/>
      <w:bookmarkStart w:id="414" w:name="OLE_LINK225"/>
      <w:bookmarkStart w:id="415" w:name="OLE_LINK226"/>
      <w:bookmarkStart w:id="416" w:name="OLE_LINK212"/>
      <w:bookmarkStart w:id="417" w:name="OLE_LINK250"/>
      <w:bookmarkStart w:id="418" w:name="OLE_LINK281"/>
      <w:bookmarkStart w:id="419" w:name="OLE_LINK240"/>
      <w:bookmarkStart w:id="420" w:name="OLE_LINK282"/>
      <w:bookmarkStart w:id="421" w:name="OLE_LINK313"/>
      <w:bookmarkStart w:id="422" w:name="OLE_LINK304"/>
      <w:bookmarkStart w:id="423" w:name="OLE_LINK321"/>
      <w:bookmarkStart w:id="424" w:name="OLE_LINK385"/>
      <w:bookmarkStart w:id="425" w:name="OLE_LINK400"/>
      <w:bookmarkStart w:id="426" w:name="OLE_LINK346"/>
      <w:bookmarkStart w:id="427" w:name="OLE_LINK371"/>
      <w:bookmarkStart w:id="428" w:name="OLE_LINK334"/>
      <w:bookmarkStart w:id="429" w:name="OLE_LINK1830"/>
      <w:bookmarkStart w:id="430" w:name="OLE_LINK457"/>
      <w:bookmarkStart w:id="431" w:name="OLE_LINK288"/>
      <w:bookmarkStart w:id="432" w:name="OLE_LINK384"/>
      <w:bookmarkStart w:id="433" w:name="OLE_LINK379"/>
      <w:bookmarkStart w:id="434" w:name="OLE_LINK303"/>
      <w:bookmarkStart w:id="435" w:name="OLE_LINK450"/>
      <w:bookmarkStart w:id="436" w:name="OLE_LINK489"/>
      <w:bookmarkStart w:id="437" w:name="OLE_LINK535"/>
      <w:bookmarkStart w:id="438" w:name="OLE_LINK648"/>
      <w:bookmarkStart w:id="439" w:name="OLE_LINK686"/>
      <w:bookmarkStart w:id="440" w:name="OLE_LINK430"/>
      <w:bookmarkStart w:id="441" w:name="OLE_LINK471"/>
      <w:bookmarkStart w:id="442" w:name="OLE_LINK462"/>
      <w:bookmarkStart w:id="443" w:name="OLE_LINK519"/>
      <w:bookmarkStart w:id="444" w:name="OLE_LINK575"/>
      <w:bookmarkStart w:id="445" w:name="OLE_LINK491"/>
      <w:bookmarkStart w:id="446" w:name="OLE_LINK532"/>
      <w:bookmarkStart w:id="447" w:name="OLE_LINK572"/>
      <w:bookmarkStart w:id="448" w:name="OLE_LINK574"/>
      <w:bookmarkStart w:id="449" w:name="OLE_LINK480"/>
      <w:bookmarkStart w:id="450" w:name="OLE_LINK567"/>
      <w:bookmarkStart w:id="451" w:name="OLE_LINK2700"/>
      <w:bookmarkStart w:id="452" w:name="OLE_LINK581"/>
      <w:bookmarkStart w:id="453" w:name="OLE_LINK639"/>
      <w:bookmarkStart w:id="454" w:name="OLE_LINK688"/>
      <w:bookmarkStart w:id="455" w:name="OLE_LINK722"/>
      <w:bookmarkStart w:id="456" w:name="OLE_LINK542"/>
      <w:bookmarkStart w:id="457" w:name="OLE_LINK589"/>
      <w:bookmarkStart w:id="458" w:name="OLE_LINK582"/>
      <w:bookmarkStart w:id="459" w:name="OLE_LINK640"/>
      <w:bookmarkStart w:id="460" w:name="OLE_LINK714"/>
      <w:bookmarkStart w:id="461" w:name="OLE_LINK593"/>
      <w:bookmarkStart w:id="462" w:name="OLE_LINK716"/>
      <w:bookmarkStart w:id="463" w:name="OLE_LINK770"/>
      <w:bookmarkStart w:id="464" w:name="OLE_LINK801"/>
      <w:bookmarkStart w:id="465" w:name="OLE_LINK660"/>
      <w:bookmarkStart w:id="466" w:name="OLE_LINK739"/>
      <w:bookmarkStart w:id="467" w:name="OLE_LINK781"/>
      <w:bookmarkStart w:id="468" w:name="OLE_LINK833"/>
      <w:bookmarkStart w:id="469" w:name="OLE_LINK642"/>
      <w:bookmarkStart w:id="470" w:name="OLE_LINK700"/>
      <w:bookmarkStart w:id="471" w:name="OLE_LINK792"/>
      <w:bookmarkStart w:id="472" w:name="OLE_LINK2882"/>
      <w:bookmarkStart w:id="473" w:name="OLE_LINK836"/>
      <w:bookmarkStart w:id="474" w:name="OLE_LINK889"/>
      <w:bookmarkStart w:id="475" w:name="OLE_LINK782"/>
      <w:bookmarkStart w:id="476" w:name="OLE_LINK826"/>
      <w:bookmarkStart w:id="477" w:name="OLE_LINK865"/>
      <w:bookmarkStart w:id="478" w:name="OLE_LINK2898"/>
      <w:bookmarkStart w:id="479" w:name="OLE_LINK856"/>
      <w:bookmarkStart w:id="480" w:name="OLE_LINK908"/>
      <w:bookmarkStart w:id="481" w:name="OLE_LINK980"/>
      <w:bookmarkStart w:id="482" w:name="OLE_LINK1018"/>
      <w:bookmarkStart w:id="483" w:name="OLE_LINK1076"/>
      <w:bookmarkStart w:id="484" w:name="OLE_LINK1106"/>
      <w:bookmarkStart w:id="485" w:name="OLE_LINK891"/>
      <w:bookmarkStart w:id="486" w:name="OLE_LINK943"/>
      <w:bookmarkStart w:id="487" w:name="OLE_LINK981"/>
      <w:bookmarkStart w:id="488" w:name="OLE_LINK1030"/>
      <w:bookmarkStart w:id="489" w:name="OLE_LINK847"/>
      <w:bookmarkStart w:id="490" w:name="OLE_LINK909"/>
      <w:bookmarkStart w:id="491" w:name="OLE_LINK898"/>
      <w:bookmarkStart w:id="492" w:name="OLE_LINK906"/>
      <w:bookmarkStart w:id="493" w:name="OLE_LINK992"/>
      <w:bookmarkStart w:id="494" w:name="OLE_LINK993"/>
      <w:bookmarkStart w:id="495" w:name="OLE_LINK1052"/>
      <w:bookmarkStart w:id="496" w:name="OLE_LINK946"/>
      <w:bookmarkStart w:id="497" w:name="OLE_LINK911"/>
      <w:bookmarkStart w:id="498" w:name="OLE_LINK930"/>
      <w:bookmarkStart w:id="499" w:name="OLE_LINK1059"/>
      <w:bookmarkStart w:id="500" w:name="OLE_LINK1137"/>
      <w:bookmarkStart w:id="501" w:name="OLE_LINK1167"/>
      <w:bookmarkStart w:id="502" w:name="OLE_LINK1200"/>
      <w:bookmarkStart w:id="503" w:name="OLE_LINK1241"/>
      <w:bookmarkStart w:id="504" w:name="OLE_LINK1288"/>
      <w:bookmarkStart w:id="505" w:name="OLE_LINK1056"/>
      <w:bookmarkStart w:id="506" w:name="OLE_LINK1158"/>
      <w:bookmarkStart w:id="507" w:name="OLE_LINK1175"/>
      <w:bookmarkStart w:id="508" w:name="OLE_LINK1074"/>
      <w:bookmarkStart w:id="509" w:name="OLE_LINK1169"/>
      <w:bookmarkStart w:id="510" w:name="OLE_LINK1060"/>
      <w:bookmarkStart w:id="511" w:name="OLE_LINK1185"/>
      <w:bookmarkStart w:id="512" w:name="OLE_LINK1172"/>
      <w:bookmarkStart w:id="513" w:name="OLE_LINK1176"/>
      <w:bookmarkStart w:id="514" w:name="OLE_LINK1373"/>
      <w:bookmarkStart w:id="515" w:name="OLE_LINK1410"/>
      <w:bookmarkStart w:id="516" w:name="OLE_LINK1448"/>
      <w:bookmarkStart w:id="517" w:name="OLE_LINK1492"/>
      <w:bookmarkStart w:id="518" w:name="OLE_LINK1585"/>
      <w:bookmarkStart w:id="519" w:name="OLE_LINK1622"/>
      <w:bookmarkStart w:id="520" w:name="OLE_LINK1661"/>
      <w:bookmarkStart w:id="521" w:name="OLE_LINK1691"/>
      <w:bookmarkStart w:id="522" w:name="OLE_LINK1349"/>
      <w:bookmarkStart w:id="523" w:name="OLE_LINK1462"/>
      <w:bookmarkStart w:id="524" w:name="OLE_LINK1531"/>
      <w:bookmarkStart w:id="525" w:name="OLE_LINK1344"/>
      <w:bookmarkStart w:id="526" w:name="OLE_LINK1384"/>
      <w:bookmarkStart w:id="527" w:name="OLE_LINK1457"/>
      <w:bookmarkStart w:id="528" w:name="OLE_LINK1500"/>
      <w:bookmarkStart w:id="529" w:name="OLE_LINK1591"/>
      <w:bookmarkStart w:id="530" w:name="OLE_LINK1370"/>
      <w:bookmarkStart w:id="531" w:name="OLE_LINK1443"/>
      <w:bookmarkStart w:id="532" w:name="OLE_LINK1472"/>
      <w:bookmarkStart w:id="533" w:name="OLE_LINK1503"/>
      <w:bookmarkStart w:id="534" w:name="OLE_LINK1390"/>
      <w:bookmarkStart w:id="535" w:name="OLE_LINK1490"/>
      <w:bookmarkStart w:id="536" w:name="OLE_LINK1576"/>
      <w:bookmarkStart w:id="537" w:name="OLE_LINK1618"/>
      <w:bookmarkStart w:id="538" w:name="OLE_LINK1650"/>
      <w:bookmarkStart w:id="539" w:name="OLE_LINK1721"/>
      <w:bookmarkStart w:id="540" w:name="OLE_LINK1565"/>
      <w:bookmarkStart w:id="541" w:name="OLE_LINK1619"/>
      <w:bookmarkStart w:id="542" w:name="OLE_LINK1671"/>
      <w:bookmarkStart w:id="543" w:name="OLE_LINK1716"/>
      <w:bookmarkStart w:id="544" w:name="OLE_LINK1761"/>
      <w:bookmarkStart w:id="545" w:name="OLE_LINK1586"/>
      <w:bookmarkStart w:id="546" w:name="OLE_LINK1593"/>
      <w:bookmarkStart w:id="547" w:name="OLE_LINK1630"/>
      <w:bookmarkStart w:id="548" w:name="OLE_LINK1699"/>
      <w:bookmarkStart w:id="549" w:name="OLE_LINK1736"/>
      <w:bookmarkStart w:id="550" w:name="OLE_LINK1792"/>
      <w:bookmarkStart w:id="551" w:name="OLE_LINK1825"/>
      <w:bookmarkStart w:id="552" w:name="OLE_LINK1865"/>
      <w:bookmarkStart w:id="553" w:name="OLE_LINK1692"/>
      <w:bookmarkStart w:id="554" w:name="OLE_LINK1808"/>
      <w:bookmarkStart w:id="555" w:name="OLE_LINK1862"/>
      <w:bookmarkStart w:id="556" w:name="OLE_LINK1901"/>
      <w:bookmarkStart w:id="557" w:name="OLE_LINK1939"/>
      <w:bookmarkStart w:id="558" w:name="OLE_LINK1977"/>
      <w:bookmarkStart w:id="559" w:name="OLE_LINK1841"/>
      <w:bookmarkStart w:id="560" w:name="OLE_LINK1879"/>
      <w:bookmarkStart w:id="561" w:name="OLE_LINK1916"/>
      <w:bookmarkStart w:id="562" w:name="OLE_LINK1960"/>
      <w:bookmarkStart w:id="563" w:name="OLE_LINK1834"/>
      <w:bookmarkStart w:id="564" w:name="OLE_LINK2027"/>
      <w:bookmarkStart w:id="565" w:name="OLE_LINK2056"/>
      <w:bookmarkStart w:id="566" w:name="OLE_LINK1870"/>
      <w:bookmarkStart w:id="567" w:name="OLE_LINK1883"/>
      <w:bookmarkStart w:id="568" w:name="OLE_LINK1890"/>
      <w:bookmarkStart w:id="569" w:name="OLE_LINK1922"/>
      <w:bookmarkStart w:id="570" w:name="OLE_LINK1943"/>
      <w:bookmarkStart w:id="571" w:name="OLE_LINK1970"/>
      <w:bookmarkStart w:id="572" w:name="OLE_LINK1983"/>
      <w:bookmarkStart w:id="573" w:name="OLE_LINK2031"/>
      <w:bookmarkStart w:id="574" w:name="OLE_LINK2066"/>
      <w:bookmarkStart w:id="575" w:name="OLE_LINK2094"/>
      <w:bookmarkStart w:id="576" w:name="OLE_LINK2136"/>
      <w:bookmarkStart w:id="577" w:name="OLE_LINK2192"/>
      <w:bookmarkStart w:id="578" w:name="OLE_LINK1984"/>
      <w:bookmarkStart w:id="579" w:name="OLE_LINK2040"/>
      <w:bookmarkStart w:id="580" w:name="OLE_LINK2087"/>
      <w:bookmarkStart w:id="581" w:name="OLE_LINK2131"/>
      <w:bookmarkStart w:id="582" w:name="OLE_LINK2167"/>
      <w:bookmarkStart w:id="583" w:name="OLE_LINK2211"/>
      <w:bookmarkStart w:id="584" w:name="OLE_LINK2265"/>
      <w:bookmarkStart w:id="585" w:name="OLE_LINK2274"/>
      <w:bookmarkStart w:id="586" w:name="OLE_LINK2071"/>
      <w:bookmarkStart w:id="587" w:name="OLE_LINK3374"/>
      <w:bookmarkStart w:id="588" w:name="OLE_LINK3410"/>
      <w:bookmarkStart w:id="589" w:name="OLE_LINK1997"/>
      <w:bookmarkStart w:id="590" w:name="OLE_LINK2043"/>
      <w:bookmarkStart w:id="591" w:name="OLE_LINK2041"/>
      <w:bookmarkStart w:id="592" w:name="OLE_LINK2133"/>
      <w:bookmarkStart w:id="593" w:name="OLE_LINK2181"/>
      <w:bookmarkStart w:id="594" w:name="OLE_LINK2101"/>
      <w:bookmarkStart w:id="595" w:name="OLE_LINK2128"/>
      <w:bookmarkStart w:id="596" w:name="OLE_LINK3357"/>
      <w:bookmarkStart w:id="597" w:name="OLE_LINK2139"/>
      <w:bookmarkStart w:id="598" w:name="OLE_LINK2219"/>
      <w:bookmarkStart w:id="599" w:name="OLE_LINK2248"/>
      <w:bookmarkStart w:id="600" w:name="OLE_LINK2281"/>
      <w:bookmarkStart w:id="601" w:name="OLE_LINK2294"/>
      <w:bookmarkStart w:id="602" w:name="OLE_LINK2395"/>
      <w:bookmarkStart w:id="603" w:name="OLE_LINK2236"/>
      <w:bookmarkStart w:id="604" w:name="OLE_LINK2354"/>
      <w:bookmarkStart w:id="605" w:name="OLE_LINK2273"/>
      <w:bookmarkStart w:id="606" w:name="OLE_LINK2314"/>
      <w:bookmarkStart w:id="607" w:name="OLE_LINK2290"/>
      <w:bookmarkStart w:id="608" w:name="OLE_LINK2330"/>
      <w:bookmarkStart w:id="609" w:name="OLE_LINK2402"/>
      <w:bookmarkStart w:id="610" w:name="OLE_LINK2432"/>
      <w:bookmarkStart w:id="611" w:name="OLE_LINK2336"/>
      <w:bookmarkStart w:id="612" w:name="OLE_LINK2369"/>
      <w:bookmarkStart w:id="613" w:name="OLE_LINK2427"/>
      <w:bookmarkStart w:id="614" w:name="OLE_LINK2370"/>
      <w:bookmarkStart w:id="615" w:name="OLE_LINK2474"/>
      <w:bookmarkStart w:id="616" w:name="OLE_LINK2382"/>
      <w:bookmarkStart w:id="617" w:name="OLE_LINK2476"/>
      <w:bookmarkStart w:id="618" w:name="OLE_LINK2532"/>
      <w:bookmarkStart w:id="619" w:name="OLE_LINK2471"/>
      <w:bookmarkStart w:id="620" w:name="OLE_LINK2483"/>
      <w:bookmarkStart w:id="621" w:name="OLE_LINK2511"/>
      <w:bookmarkStart w:id="622" w:name="OLE_LINK2583"/>
      <w:bookmarkStart w:id="623" w:name="OLE_LINK2615"/>
      <w:bookmarkStart w:id="624" w:name="OLE_LINK2554"/>
      <w:bookmarkStart w:id="625" w:name="OLE_LINK2528"/>
      <w:bookmarkStart w:id="626" w:name="OLE_LINK2555"/>
      <w:bookmarkStart w:id="627" w:name="OLE_LINK2537"/>
      <w:bookmarkStart w:id="628" w:name="OLE_LINK2550"/>
      <w:bookmarkStart w:id="629" w:name="OLE_LINK2594"/>
      <w:bookmarkStart w:id="630" w:name="OLE_LINK2589"/>
      <w:bookmarkStart w:id="631" w:name="OLE_LINK2648"/>
      <w:bookmarkStart w:id="632" w:name="OLE_LINK2669"/>
      <w:bookmarkStart w:id="633" w:name="OLE_LINK2567"/>
      <w:bookmarkStart w:id="634" w:name="OLE_LINK2593"/>
      <w:bookmarkStart w:id="635" w:name="OLE_LINK2629"/>
      <w:bookmarkStart w:id="636" w:name="OLE_LINK2678"/>
      <w:bookmarkStart w:id="637" w:name="OLE_LINK2703"/>
      <w:bookmarkStart w:id="638" w:name="OLE_LINK2739"/>
      <w:bookmarkStart w:id="639" w:name="OLE_LINK2757"/>
      <w:bookmarkStart w:id="640" w:name="OLE_LINK3464"/>
      <w:bookmarkStart w:id="641" w:name="OLE_LINK3508"/>
      <w:bookmarkStart w:id="642" w:name="OLE_LINK2779"/>
      <w:bookmarkStart w:id="643" w:name="OLE_LINK2724"/>
      <w:bookmarkStart w:id="644" w:name="OLE_LINK2733"/>
      <w:bookmarkStart w:id="645" w:name="OLE_LINK2744"/>
      <w:bookmarkStart w:id="646" w:name="OLE_LINK2777"/>
      <w:bookmarkStart w:id="647" w:name="OLE_LINK2858"/>
      <w:bookmarkStart w:id="648" w:name="OLE_LINK2834"/>
      <w:bookmarkStart w:id="649" w:name="OLE_LINK2864"/>
      <w:bookmarkStart w:id="650" w:name="OLE_LINK3467"/>
      <w:bookmarkStart w:id="651" w:name="OLE_LINK2846"/>
      <w:bookmarkStart w:id="652" w:name="OLE_LINK2893"/>
      <w:bookmarkStart w:id="653" w:name="OLE_LINK2837"/>
      <w:bookmarkStart w:id="654" w:name="OLE_LINK2853"/>
      <w:bookmarkStart w:id="655" w:name="OLE_LINK2889"/>
      <w:bookmarkStart w:id="656" w:name="OLE_LINK2915"/>
      <w:bookmarkStart w:id="657" w:name="OLE_LINK2938"/>
      <w:bookmarkStart w:id="658" w:name="OLE_LINK2920"/>
      <w:bookmarkStart w:id="659" w:name="OLE_LINK2954"/>
      <w:bookmarkStart w:id="660" w:name="OLE_LINK2986"/>
      <w:bookmarkStart w:id="661" w:name="OLE_LINK3031"/>
      <w:bookmarkStart w:id="662" w:name="OLE_LINK3506"/>
      <w:bookmarkStart w:id="663" w:name="OLE_LINK2953"/>
      <w:bookmarkStart w:id="664" w:name="OLE_LINK2972"/>
      <w:bookmarkStart w:id="665" w:name="OLE_LINK3020"/>
      <w:bookmarkStart w:id="666" w:name="OLE_LINK3067"/>
      <w:bookmarkStart w:id="667" w:name="OLE_LINK3108"/>
      <w:bookmarkStart w:id="668" w:name="OLE_LINK3135"/>
      <w:bookmarkStart w:id="669" w:name="OLE_LINK3015"/>
      <w:bookmarkStart w:id="670" w:name="OLE_LINK3039"/>
      <w:bookmarkStart w:id="671" w:name="OLE_LINK3059"/>
      <w:bookmarkStart w:id="672" w:name="OLE_LINK3065"/>
      <w:bookmarkStart w:id="673" w:name="OLE_LINK3071"/>
      <w:bookmarkStart w:id="674" w:name="OLE_LINK3089"/>
      <w:bookmarkStart w:id="675" w:name="OLE_LINK3114"/>
      <w:bookmarkStart w:id="676" w:name="OLE_LINK3142"/>
      <w:bookmarkStart w:id="677" w:name="OLE_LINK3192"/>
      <w:bookmarkStart w:id="678" w:name="OLE_LINK3186"/>
      <w:bookmarkStart w:id="679" w:name="OLE_LINK3184"/>
      <w:bookmarkStart w:id="680" w:name="OLE_LINK3218"/>
      <w:bookmarkStart w:id="681" w:name="OLE_LINK3219"/>
      <w:bookmarkStart w:id="682" w:name="OLE_LINK3248"/>
      <w:bookmarkStart w:id="683" w:name="OLE_LINK3380"/>
      <w:bookmarkStart w:id="684" w:name="OLE_LINK3187"/>
      <w:bookmarkStart w:id="685" w:name="OLE_LINK3245"/>
      <w:bookmarkStart w:id="686" w:name="OLE_LINK3254"/>
      <w:bookmarkStart w:id="687" w:name="OLE_LINK3249"/>
      <w:bookmarkStart w:id="688" w:name="OLE_LINK3263"/>
      <w:bookmarkStart w:id="689" w:name="OLE_LINK3281"/>
      <w:bookmarkStart w:id="690" w:name="OLE_LINK3378"/>
      <w:bookmarkStart w:id="691" w:name="OLE_LINK3412"/>
      <w:bookmarkStart w:id="692" w:name="OLE_LINK3324"/>
      <w:bookmarkStart w:id="693" w:name="OLE_LINK3372"/>
      <w:bookmarkStart w:id="694" w:name="OLE_LINK3435"/>
      <w:bookmarkStart w:id="695" w:name="OLE_LINK3640"/>
      <w:bookmarkStart w:id="696" w:name="OLE_LINK3755"/>
      <w:bookmarkStart w:id="697" w:name="OLE_LINK3796"/>
      <w:bookmarkStart w:id="698" w:name="OLE_LINK3549"/>
      <w:bookmarkStart w:id="699" w:name="OLE_LINK3554"/>
      <w:bookmarkStart w:id="700" w:name="OLE_LINK3565"/>
      <w:bookmarkStart w:id="701" w:name="OLE_LINK3573"/>
      <w:bookmarkStart w:id="702" w:name="OLE_LINK3705"/>
      <w:bookmarkStart w:id="703" w:name="OLE_LINK3604"/>
      <w:bookmarkStart w:id="704" w:name="OLE_LINK3638"/>
      <w:bookmarkStart w:id="705" w:name="OLE_LINK3662"/>
      <w:bookmarkStart w:id="706" w:name="OLE_LINK3692"/>
      <w:bookmarkStart w:id="707" w:name="OLE_LINK3694"/>
      <w:bookmarkStart w:id="708" w:name="OLE_LINK3693"/>
      <w:bookmarkStart w:id="709" w:name="OLE_LINK3709"/>
      <w:r w:rsidRPr="00432447">
        <w:rPr>
          <w:rFonts w:ascii="Book Antiqua" w:hAnsi="Book Antiqua"/>
          <w:b/>
          <w:bCs/>
        </w:rPr>
        <w:t xml:space="preserve">P-Reviewer: </w:t>
      </w:r>
      <w:r w:rsidRPr="00432447">
        <w:rPr>
          <w:rFonts w:ascii="Book Antiqua" w:hAnsi="Book Antiqua"/>
          <w:bCs/>
        </w:rPr>
        <w:t>Stokes</w:t>
      </w:r>
      <w:r w:rsidRPr="00432447">
        <w:rPr>
          <w:rFonts w:ascii="Book Antiqua" w:eastAsia="SimSun" w:hAnsi="Book Antiqua"/>
          <w:bCs/>
          <w:lang w:eastAsia="zh-CN"/>
        </w:rPr>
        <w:t xml:space="preserve"> CS, </w:t>
      </w:r>
      <w:r w:rsidRPr="00432447">
        <w:rPr>
          <w:rFonts w:ascii="Book Antiqua" w:hAnsi="Book Antiqua"/>
          <w:bCs/>
        </w:rPr>
        <w:t>Skaaby</w:t>
      </w:r>
      <w:r w:rsidRPr="00432447">
        <w:rPr>
          <w:rFonts w:ascii="Book Antiqua" w:eastAsia="SimSun" w:hAnsi="Book Antiqua"/>
          <w:bCs/>
          <w:lang w:eastAsia="zh-CN"/>
        </w:rPr>
        <w:t xml:space="preserve"> T</w:t>
      </w:r>
      <w:r w:rsidRPr="00432447">
        <w:rPr>
          <w:rFonts w:ascii="Book Antiqua" w:hAnsi="Book Antiqua"/>
          <w:b/>
          <w:bCs/>
        </w:rPr>
        <w:t xml:space="preserve"> S-Editor:</w:t>
      </w:r>
      <w:r w:rsidRPr="00432447">
        <w:rPr>
          <w:rFonts w:ascii="Book Antiqua" w:hAnsi="Book Antiqua"/>
        </w:rPr>
        <w:t xml:space="preserve"> Yu J </w:t>
      </w:r>
      <w:r w:rsidRPr="00432447">
        <w:rPr>
          <w:rFonts w:ascii="Book Antiqua" w:hAnsi="Book Antiqua"/>
          <w:b/>
          <w:bCs/>
        </w:rPr>
        <w:t>L-Editor:</w:t>
      </w:r>
      <w:r w:rsidRPr="00432447">
        <w:rPr>
          <w:rFonts w:ascii="Book Antiqua" w:hAnsi="Book Antiqua"/>
        </w:rPr>
        <w:t xml:space="preserve">  </w:t>
      </w:r>
      <w:r w:rsidRPr="00432447">
        <w:rPr>
          <w:rFonts w:ascii="Book Antiqua" w:hAnsi="Book Antiqua"/>
          <w:b/>
          <w:bCs/>
        </w:rPr>
        <w:t>E-Editor:</w:t>
      </w:r>
    </w:p>
    <w:p w14:paraId="4B7E8E92" w14:textId="77777777" w:rsidR="0064081A" w:rsidRPr="0064081A" w:rsidRDefault="0064081A" w:rsidP="0064081A">
      <w:pPr>
        <w:adjustRightInd w:val="0"/>
        <w:snapToGrid w:val="0"/>
        <w:spacing w:line="360" w:lineRule="auto"/>
        <w:rPr>
          <w:rFonts w:ascii="Book Antiqua" w:eastAsia="SimSun" w:hAnsi="Book Antiqua" w:cs="Times New Roman"/>
          <w:color w:val="000000"/>
          <w:szCs w:val="22"/>
          <w:lang w:eastAsia="zh-CN"/>
        </w:rPr>
      </w:pPr>
      <w:bookmarkStart w:id="710" w:name="OLE_LINK3503"/>
      <w:bookmarkStart w:id="711" w:name="OLE_LINK3504"/>
      <w:bookmarkStart w:id="712" w:name="OLE_LINK3509"/>
      <w:bookmarkStart w:id="713" w:name="OLE_LINK3510"/>
      <w:bookmarkStart w:id="714" w:name="OLE_LINK3388"/>
      <w:bookmarkStart w:id="715" w:name="OLE_LINK3389"/>
      <w:bookmarkStart w:id="716" w:name="OLE_LINK3420"/>
      <w:bookmarkStart w:id="717" w:name="OLE_LINK3381"/>
      <w:bookmarkStart w:id="718" w:name="OLE_LINK3382"/>
      <w:bookmarkStart w:id="719" w:name="OLE_LINK3383"/>
      <w:bookmarkStart w:id="720" w:name="OLE_LINK3440"/>
      <w:bookmarkStart w:id="721" w:name="OLE_LINK3441"/>
      <w:bookmarkStart w:id="722" w:name="OLE_LINK3444"/>
      <w:bookmarkStart w:id="723" w:name="OLE_LINK3450"/>
      <w:bookmarkStart w:id="724" w:name="OLE_LINK3465"/>
      <w:bookmarkStart w:id="725" w:name="OLE_LINK3762"/>
      <w:bookmarkStart w:id="726" w:name="OLE_LINK3809"/>
      <w:bookmarkStart w:id="727" w:name="OLE_LINK3550"/>
      <w:bookmarkStart w:id="728" w:name="OLE_LINK3541"/>
      <w:bookmarkStart w:id="729" w:name="OLE_LINK3542"/>
      <w:bookmarkStart w:id="730" w:name="OLE_LINK3551"/>
      <w:bookmarkStart w:id="731" w:name="OLE_LINK3569"/>
      <w:bookmarkStart w:id="732" w:name="OLE_LINK3574"/>
      <w:bookmarkStart w:id="733" w:name="OLE_LINK3582"/>
      <w:bookmarkStart w:id="734" w:name="OLE_LINK3598"/>
      <w:bookmarkStart w:id="735" w:name="OLE_LINK3601"/>
      <w:bookmarkStart w:id="736" w:name="OLE_LINK3602"/>
      <w:bookmarkStart w:id="737" w:name="OLE_LINK3603"/>
      <w:bookmarkStart w:id="738" w:name="OLE_LINK3600"/>
      <w:bookmarkStart w:id="739" w:name="OLE_LINK3706"/>
      <w:bookmarkStart w:id="740" w:name="OLE_LINK3728"/>
      <w:bookmarkStart w:id="741" w:name="OLE_LINK3711"/>
      <w:bookmarkStart w:id="742" w:name="OLE_LINK3759"/>
      <w:bookmarkStart w:id="743" w:name="OLE_LINK3827"/>
      <w:bookmarkStart w:id="744" w:name="OLE_LINK3834"/>
      <w:bookmarkStart w:id="745" w:name="OLE_LINK3836"/>
      <w:bookmarkEnd w:id="405"/>
      <w:bookmarkEnd w:id="406"/>
      <w:bookmarkEnd w:id="407"/>
      <w:bookmarkEnd w:id="408"/>
      <w:bookmarkEnd w:id="409"/>
      <w:bookmarkEnd w:id="410"/>
      <w:bookmarkEnd w:id="411"/>
      <w:bookmarkEnd w:id="412"/>
      <w:bookmarkEnd w:id="413"/>
      <w:bookmarkEnd w:id="414"/>
      <w:bookmarkEnd w:id="415"/>
      <w:bookmarkEnd w:id="416"/>
      <w:bookmarkEnd w:id="417"/>
      <w:bookmarkEnd w:id="418"/>
      <w:bookmarkEnd w:id="419"/>
      <w:bookmarkEnd w:id="420"/>
      <w:bookmarkEnd w:id="421"/>
      <w:bookmarkEnd w:id="422"/>
      <w:bookmarkEnd w:id="423"/>
      <w:bookmarkEnd w:id="424"/>
      <w:bookmarkEnd w:id="425"/>
      <w:bookmarkEnd w:id="426"/>
      <w:bookmarkEnd w:id="427"/>
      <w:bookmarkEnd w:id="428"/>
      <w:bookmarkEnd w:id="429"/>
      <w:bookmarkEnd w:id="430"/>
      <w:bookmarkEnd w:id="431"/>
      <w:bookmarkEnd w:id="432"/>
      <w:bookmarkEnd w:id="433"/>
      <w:bookmarkEnd w:id="434"/>
      <w:bookmarkEnd w:id="435"/>
      <w:bookmarkEnd w:id="436"/>
      <w:bookmarkEnd w:id="437"/>
      <w:bookmarkEnd w:id="438"/>
      <w:bookmarkEnd w:id="439"/>
      <w:bookmarkEnd w:id="440"/>
      <w:bookmarkEnd w:id="441"/>
      <w:bookmarkEnd w:id="442"/>
      <w:bookmarkEnd w:id="443"/>
      <w:bookmarkEnd w:id="444"/>
      <w:bookmarkEnd w:id="445"/>
      <w:bookmarkEnd w:id="446"/>
      <w:bookmarkEnd w:id="447"/>
      <w:bookmarkEnd w:id="448"/>
      <w:bookmarkEnd w:id="449"/>
      <w:bookmarkEnd w:id="450"/>
      <w:bookmarkEnd w:id="451"/>
      <w:bookmarkEnd w:id="452"/>
      <w:bookmarkEnd w:id="453"/>
      <w:bookmarkEnd w:id="454"/>
      <w:bookmarkEnd w:id="455"/>
      <w:bookmarkEnd w:id="456"/>
      <w:bookmarkEnd w:id="457"/>
      <w:bookmarkEnd w:id="458"/>
      <w:bookmarkEnd w:id="459"/>
      <w:bookmarkEnd w:id="460"/>
      <w:bookmarkEnd w:id="461"/>
      <w:bookmarkEnd w:id="462"/>
      <w:bookmarkEnd w:id="463"/>
      <w:bookmarkEnd w:id="464"/>
      <w:bookmarkEnd w:id="465"/>
      <w:bookmarkEnd w:id="466"/>
      <w:bookmarkEnd w:id="467"/>
      <w:bookmarkEnd w:id="468"/>
      <w:bookmarkEnd w:id="469"/>
      <w:bookmarkEnd w:id="470"/>
      <w:bookmarkEnd w:id="471"/>
      <w:bookmarkEnd w:id="472"/>
      <w:bookmarkEnd w:id="473"/>
      <w:bookmarkEnd w:id="474"/>
      <w:bookmarkEnd w:id="475"/>
      <w:bookmarkEnd w:id="476"/>
      <w:bookmarkEnd w:id="477"/>
      <w:bookmarkEnd w:id="478"/>
      <w:bookmarkEnd w:id="479"/>
      <w:bookmarkEnd w:id="480"/>
      <w:bookmarkEnd w:id="481"/>
      <w:bookmarkEnd w:id="482"/>
      <w:bookmarkEnd w:id="483"/>
      <w:bookmarkEnd w:id="484"/>
      <w:bookmarkEnd w:id="485"/>
      <w:bookmarkEnd w:id="486"/>
      <w:bookmarkEnd w:id="487"/>
      <w:bookmarkEnd w:id="488"/>
      <w:bookmarkEnd w:id="489"/>
      <w:bookmarkEnd w:id="490"/>
      <w:bookmarkEnd w:id="491"/>
      <w:bookmarkEnd w:id="492"/>
      <w:bookmarkEnd w:id="493"/>
      <w:bookmarkEnd w:id="494"/>
      <w:bookmarkEnd w:id="495"/>
      <w:bookmarkEnd w:id="496"/>
      <w:bookmarkEnd w:id="497"/>
      <w:bookmarkEnd w:id="498"/>
      <w:bookmarkEnd w:id="499"/>
      <w:bookmarkEnd w:id="500"/>
      <w:bookmarkEnd w:id="501"/>
      <w:bookmarkEnd w:id="502"/>
      <w:bookmarkEnd w:id="503"/>
      <w:bookmarkEnd w:id="504"/>
      <w:bookmarkEnd w:id="505"/>
      <w:bookmarkEnd w:id="506"/>
      <w:bookmarkEnd w:id="507"/>
      <w:bookmarkEnd w:id="508"/>
      <w:bookmarkEnd w:id="509"/>
      <w:bookmarkEnd w:id="510"/>
      <w:bookmarkEnd w:id="511"/>
      <w:bookmarkEnd w:id="512"/>
      <w:bookmarkEnd w:id="513"/>
      <w:bookmarkEnd w:id="514"/>
      <w:bookmarkEnd w:id="515"/>
      <w:bookmarkEnd w:id="516"/>
      <w:bookmarkEnd w:id="517"/>
      <w:bookmarkEnd w:id="518"/>
      <w:bookmarkEnd w:id="519"/>
      <w:bookmarkEnd w:id="520"/>
      <w:bookmarkEnd w:id="521"/>
      <w:bookmarkEnd w:id="522"/>
      <w:bookmarkEnd w:id="523"/>
      <w:bookmarkEnd w:id="524"/>
      <w:bookmarkEnd w:id="525"/>
      <w:bookmarkEnd w:id="526"/>
      <w:bookmarkEnd w:id="527"/>
      <w:bookmarkEnd w:id="528"/>
      <w:bookmarkEnd w:id="529"/>
      <w:bookmarkEnd w:id="530"/>
      <w:bookmarkEnd w:id="531"/>
      <w:bookmarkEnd w:id="532"/>
      <w:bookmarkEnd w:id="533"/>
      <w:bookmarkEnd w:id="534"/>
      <w:bookmarkEnd w:id="535"/>
      <w:bookmarkEnd w:id="536"/>
      <w:bookmarkEnd w:id="537"/>
      <w:bookmarkEnd w:id="538"/>
      <w:bookmarkEnd w:id="539"/>
      <w:bookmarkEnd w:id="540"/>
      <w:bookmarkEnd w:id="541"/>
      <w:bookmarkEnd w:id="542"/>
      <w:bookmarkEnd w:id="543"/>
      <w:bookmarkEnd w:id="544"/>
      <w:bookmarkEnd w:id="545"/>
      <w:bookmarkEnd w:id="546"/>
      <w:bookmarkEnd w:id="547"/>
      <w:bookmarkEnd w:id="548"/>
      <w:bookmarkEnd w:id="549"/>
      <w:bookmarkEnd w:id="550"/>
      <w:bookmarkEnd w:id="551"/>
      <w:bookmarkEnd w:id="552"/>
      <w:bookmarkEnd w:id="553"/>
      <w:bookmarkEnd w:id="554"/>
      <w:bookmarkEnd w:id="555"/>
      <w:bookmarkEnd w:id="556"/>
      <w:bookmarkEnd w:id="557"/>
      <w:bookmarkEnd w:id="558"/>
      <w:bookmarkEnd w:id="559"/>
      <w:bookmarkEnd w:id="560"/>
      <w:bookmarkEnd w:id="561"/>
      <w:bookmarkEnd w:id="562"/>
      <w:bookmarkEnd w:id="563"/>
      <w:bookmarkEnd w:id="564"/>
      <w:bookmarkEnd w:id="565"/>
      <w:bookmarkEnd w:id="566"/>
      <w:bookmarkEnd w:id="567"/>
      <w:bookmarkEnd w:id="568"/>
      <w:bookmarkEnd w:id="569"/>
      <w:bookmarkEnd w:id="570"/>
      <w:bookmarkEnd w:id="571"/>
      <w:bookmarkEnd w:id="572"/>
      <w:bookmarkEnd w:id="573"/>
      <w:bookmarkEnd w:id="574"/>
      <w:bookmarkEnd w:id="575"/>
      <w:bookmarkEnd w:id="576"/>
      <w:bookmarkEnd w:id="577"/>
      <w:bookmarkEnd w:id="578"/>
      <w:bookmarkEnd w:id="579"/>
      <w:bookmarkEnd w:id="580"/>
      <w:bookmarkEnd w:id="581"/>
      <w:bookmarkEnd w:id="582"/>
      <w:bookmarkEnd w:id="583"/>
      <w:bookmarkEnd w:id="584"/>
      <w:bookmarkEnd w:id="585"/>
      <w:bookmarkEnd w:id="586"/>
      <w:bookmarkEnd w:id="587"/>
      <w:bookmarkEnd w:id="588"/>
      <w:bookmarkEnd w:id="589"/>
      <w:bookmarkEnd w:id="590"/>
      <w:bookmarkEnd w:id="591"/>
      <w:bookmarkEnd w:id="592"/>
      <w:bookmarkEnd w:id="593"/>
      <w:bookmarkEnd w:id="594"/>
      <w:bookmarkEnd w:id="595"/>
      <w:bookmarkEnd w:id="596"/>
      <w:bookmarkEnd w:id="597"/>
      <w:bookmarkEnd w:id="598"/>
      <w:bookmarkEnd w:id="599"/>
      <w:bookmarkEnd w:id="600"/>
      <w:bookmarkEnd w:id="601"/>
      <w:bookmarkEnd w:id="602"/>
      <w:bookmarkEnd w:id="603"/>
      <w:bookmarkEnd w:id="604"/>
      <w:bookmarkEnd w:id="605"/>
      <w:bookmarkEnd w:id="606"/>
      <w:bookmarkEnd w:id="607"/>
      <w:bookmarkEnd w:id="608"/>
      <w:bookmarkEnd w:id="609"/>
      <w:bookmarkEnd w:id="610"/>
      <w:bookmarkEnd w:id="611"/>
      <w:bookmarkEnd w:id="612"/>
      <w:bookmarkEnd w:id="613"/>
      <w:bookmarkEnd w:id="614"/>
      <w:bookmarkEnd w:id="615"/>
      <w:bookmarkEnd w:id="616"/>
      <w:bookmarkEnd w:id="617"/>
      <w:bookmarkEnd w:id="618"/>
      <w:bookmarkEnd w:id="619"/>
      <w:bookmarkEnd w:id="620"/>
      <w:bookmarkEnd w:id="621"/>
      <w:bookmarkEnd w:id="622"/>
      <w:bookmarkEnd w:id="623"/>
      <w:bookmarkEnd w:id="624"/>
      <w:bookmarkEnd w:id="625"/>
      <w:bookmarkEnd w:id="626"/>
      <w:bookmarkEnd w:id="627"/>
      <w:bookmarkEnd w:id="628"/>
      <w:bookmarkEnd w:id="629"/>
      <w:bookmarkEnd w:id="630"/>
      <w:bookmarkEnd w:id="631"/>
      <w:bookmarkEnd w:id="632"/>
      <w:bookmarkEnd w:id="633"/>
      <w:bookmarkEnd w:id="634"/>
      <w:bookmarkEnd w:id="635"/>
      <w:bookmarkEnd w:id="636"/>
      <w:bookmarkEnd w:id="637"/>
      <w:bookmarkEnd w:id="638"/>
      <w:bookmarkEnd w:id="639"/>
      <w:bookmarkEnd w:id="640"/>
      <w:bookmarkEnd w:id="641"/>
      <w:bookmarkEnd w:id="642"/>
      <w:bookmarkEnd w:id="643"/>
      <w:bookmarkEnd w:id="644"/>
      <w:bookmarkEnd w:id="645"/>
      <w:bookmarkEnd w:id="646"/>
      <w:bookmarkEnd w:id="647"/>
      <w:bookmarkEnd w:id="648"/>
      <w:bookmarkEnd w:id="649"/>
      <w:bookmarkEnd w:id="650"/>
      <w:bookmarkEnd w:id="651"/>
      <w:bookmarkEnd w:id="652"/>
      <w:bookmarkEnd w:id="653"/>
      <w:bookmarkEnd w:id="654"/>
      <w:bookmarkEnd w:id="655"/>
      <w:bookmarkEnd w:id="656"/>
      <w:bookmarkEnd w:id="657"/>
      <w:bookmarkEnd w:id="658"/>
      <w:bookmarkEnd w:id="659"/>
      <w:bookmarkEnd w:id="660"/>
      <w:bookmarkEnd w:id="661"/>
      <w:bookmarkEnd w:id="662"/>
      <w:bookmarkEnd w:id="663"/>
      <w:bookmarkEnd w:id="664"/>
      <w:bookmarkEnd w:id="665"/>
      <w:bookmarkEnd w:id="666"/>
      <w:bookmarkEnd w:id="667"/>
      <w:bookmarkEnd w:id="668"/>
      <w:bookmarkEnd w:id="669"/>
      <w:bookmarkEnd w:id="670"/>
      <w:bookmarkEnd w:id="671"/>
      <w:bookmarkEnd w:id="672"/>
      <w:bookmarkEnd w:id="673"/>
      <w:bookmarkEnd w:id="674"/>
      <w:bookmarkEnd w:id="675"/>
      <w:bookmarkEnd w:id="676"/>
      <w:bookmarkEnd w:id="677"/>
      <w:bookmarkEnd w:id="678"/>
      <w:bookmarkEnd w:id="679"/>
      <w:bookmarkEnd w:id="680"/>
      <w:bookmarkEnd w:id="681"/>
      <w:bookmarkEnd w:id="682"/>
      <w:bookmarkEnd w:id="683"/>
      <w:bookmarkEnd w:id="684"/>
      <w:bookmarkEnd w:id="685"/>
      <w:bookmarkEnd w:id="686"/>
      <w:bookmarkEnd w:id="687"/>
      <w:bookmarkEnd w:id="688"/>
      <w:bookmarkEnd w:id="689"/>
      <w:bookmarkEnd w:id="690"/>
      <w:bookmarkEnd w:id="691"/>
      <w:bookmarkEnd w:id="692"/>
      <w:bookmarkEnd w:id="693"/>
      <w:bookmarkEnd w:id="694"/>
      <w:bookmarkEnd w:id="695"/>
      <w:bookmarkEnd w:id="696"/>
      <w:bookmarkEnd w:id="697"/>
      <w:bookmarkEnd w:id="698"/>
      <w:bookmarkEnd w:id="699"/>
      <w:bookmarkEnd w:id="700"/>
      <w:bookmarkEnd w:id="701"/>
      <w:bookmarkEnd w:id="702"/>
      <w:bookmarkEnd w:id="703"/>
      <w:bookmarkEnd w:id="704"/>
      <w:bookmarkEnd w:id="705"/>
      <w:bookmarkEnd w:id="706"/>
      <w:bookmarkEnd w:id="707"/>
      <w:bookmarkEnd w:id="708"/>
      <w:bookmarkEnd w:id="709"/>
      <w:r w:rsidRPr="0064081A">
        <w:rPr>
          <w:rFonts w:ascii="Book Antiqua" w:eastAsia="SimSun" w:hAnsi="Book Antiqua" w:cs="Times New Roman"/>
          <w:b/>
          <w:color w:val="000000"/>
          <w:szCs w:val="22"/>
          <w:lang w:eastAsia="zh-CN"/>
        </w:rPr>
        <w:t xml:space="preserve">Specialty type: </w:t>
      </w:r>
      <w:r w:rsidRPr="0064081A">
        <w:rPr>
          <w:rFonts w:ascii="Book Antiqua" w:eastAsia="SimSun" w:hAnsi="Book Antiqua" w:cs="Times New Roman"/>
          <w:color w:val="000000"/>
          <w:szCs w:val="22"/>
          <w:lang w:eastAsia="zh-CN"/>
        </w:rPr>
        <w:t>Gastroenterology and hepatology</w:t>
      </w:r>
    </w:p>
    <w:p w14:paraId="513050F4" w14:textId="1FAC9A55" w:rsidR="0064081A" w:rsidRPr="0064081A" w:rsidRDefault="0064081A" w:rsidP="0064081A">
      <w:pPr>
        <w:adjustRightInd w:val="0"/>
        <w:snapToGrid w:val="0"/>
        <w:spacing w:line="360" w:lineRule="auto"/>
        <w:rPr>
          <w:rFonts w:ascii="Book Antiqua" w:eastAsia="SimSun" w:hAnsi="Book Antiqua" w:cs="Times New Roman"/>
          <w:color w:val="000000"/>
          <w:szCs w:val="22"/>
          <w:lang w:eastAsia="zh-CN"/>
        </w:rPr>
      </w:pPr>
      <w:r w:rsidRPr="0064081A">
        <w:rPr>
          <w:rFonts w:ascii="Book Antiqua" w:eastAsia="SimSun" w:hAnsi="Book Antiqua" w:cs="Times New Roman"/>
          <w:b/>
          <w:color w:val="000000"/>
          <w:szCs w:val="22"/>
          <w:lang w:eastAsia="zh-CN"/>
        </w:rPr>
        <w:t xml:space="preserve">Country of origin: </w:t>
      </w:r>
      <w:r>
        <w:rPr>
          <w:rFonts w:ascii="Book Antiqua" w:eastAsia="SimSun" w:hAnsi="Book Antiqua" w:cs="Times New Roman" w:hint="eastAsia"/>
          <w:color w:val="000000"/>
          <w:szCs w:val="22"/>
          <w:lang w:eastAsia="zh-CN"/>
        </w:rPr>
        <w:t>Japan</w:t>
      </w:r>
    </w:p>
    <w:bookmarkEnd w:id="710"/>
    <w:bookmarkEnd w:id="711"/>
    <w:bookmarkEnd w:id="712"/>
    <w:bookmarkEnd w:id="713"/>
    <w:p w14:paraId="459E7948" w14:textId="77777777" w:rsidR="0064081A" w:rsidRPr="0064081A" w:rsidRDefault="0064081A" w:rsidP="0064081A">
      <w:pPr>
        <w:shd w:val="clear" w:color="auto" w:fill="FFFFFF"/>
        <w:spacing w:line="360" w:lineRule="auto"/>
        <w:rPr>
          <w:rFonts w:ascii="Book Antiqua" w:eastAsia="SimSun" w:hAnsi="Book Antiqua" w:cs="Helvetica"/>
          <w:b/>
          <w:color w:val="000000"/>
          <w:lang w:eastAsia="zh-CN"/>
        </w:rPr>
      </w:pPr>
      <w:r w:rsidRPr="0064081A">
        <w:rPr>
          <w:rFonts w:ascii="Book Antiqua" w:eastAsia="SimSun" w:hAnsi="Book Antiqua" w:cs="Helvetica"/>
          <w:b/>
          <w:color w:val="000000"/>
          <w:lang w:eastAsia="zh-CN"/>
        </w:rPr>
        <w:t>Peer-review report classification</w:t>
      </w:r>
    </w:p>
    <w:p w14:paraId="6B9F946C" w14:textId="127D8218" w:rsidR="0064081A" w:rsidRPr="0064081A" w:rsidRDefault="0064081A" w:rsidP="0064081A">
      <w:pPr>
        <w:shd w:val="clear" w:color="auto" w:fill="FFFFFF"/>
        <w:spacing w:line="360" w:lineRule="auto"/>
        <w:rPr>
          <w:rFonts w:ascii="Book Antiqua" w:eastAsia="SimSun" w:hAnsi="Book Antiqua" w:cs="Helvetica"/>
          <w:color w:val="000000"/>
          <w:lang w:eastAsia="zh-CN"/>
        </w:rPr>
      </w:pPr>
      <w:r>
        <w:rPr>
          <w:rFonts w:ascii="Book Antiqua" w:eastAsia="SimSun" w:hAnsi="Book Antiqua" w:cs="Helvetica"/>
          <w:color w:val="000000"/>
          <w:lang w:eastAsia="zh-CN"/>
        </w:rPr>
        <w:t xml:space="preserve">Grade A (Excellent): </w:t>
      </w:r>
      <w:r>
        <w:rPr>
          <w:rFonts w:ascii="Book Antiqua" w:eastAsia="SimSun" w:hAnsi="Book Antiqua" w:cs="Helvetica" w:hint="eastAsia"/>
          <w:color w:val="000000"/>
          <w:lang w:eastAsia="zh-CN"/>
        </w:rPr>
        <w:t>0</w:t>
      </w:r>
    </w:p>
    <w:p w14:paraId="640DE832" w14:textId="6F9047CD" w:rsidR="0064081A" w:rsidRPr="0064081A" w:rsidRDefault="0064081A" w:rsidP="0064081A">
      <w:pPr>
        <w:shd w:val="clear" w:color="auto" w:fill="FFFFFF"/>
        <w:spacing w:line="360" w:lineRule="auto"/>
        <w:rPr>
          <w:rFonts w:ascii="Book Antiqua" w:eastAsia="SimSun" w:hAnsi="Book Antiqua" w:cs="Helvetica"/>
          <w:color w:val="000000"/>
          <w:lang w:eastAsia="zh-CN"/>
        </w:rPr>
      </w:pPr>
      <w:r w:rsidRPr="0064081A">
        <w:rPr>
          <w:rFonts w:ascii="Book Antiqua" w:eastAsia="SimSun" w:hAnsi="Book Antiqua" w:cs="Helvetica"/>
          <w:color w:val="000000"/>
          <w:lang w:eastAsia="zh-CN"/>
        </w:rPr>
        <w:t xml:space="preserve">Grade B (Very good): </w:t>
      </w:r>
      <w:r>
        <w:rPr>
          <w:rFonts w:ascii="Book Antiqua" w:eastAsia="SimSun" w:hAnsi="Book Antiqua" w:cs="Helvetica" w:hint="eastAsia"/>
          <w:color w:val="000000"/>
          <w:lang w:eastAsia="zh-CN"/>
        </w:rPr>
        <w:t>B</w:t>
      </w:r>
    </w:p>
    <w:p w14:paraId="0491B4D6" w14:textId="0D1F766B" w:rsidR="0064081A" w:rsidRPr="0064081A" w:rsidRDefault="0064081A" w:rsidP="0064081A">
      <w:pPr>
        <w:shd w:val="clear" w:color="auto" w:fill="FFFFFF"/>
        <w:spacing w:line="360" w:lineRule="auto"/>
        <w:rPr>
          <w:rFonts w:ascii="Book Antiqua" w:eastAsia="SimSun" w:hAnsi="Book Antiqua" w:cs="Helvetica"/>
          <w:color w:val="000000"/>
          <w:lang w:eastAsia="zh-CN"/>
        </w:rPr>
      </w:pPr>
      <w:r w:rsidRPr="0064081A">
        <w:rPr>
          <w:rFonts w:ascii="Book Antiqua" w:eastAsia="SimSun" w:hAnsi="Book Antiqua" w:cs="Helvetica"/>
          <w:color w:val="000000"/>
          <w:lang w:eastAsia="zh-CN"/>
        </w:rPr>
        <w:t xml:space="preserve">Grade C (Good): </w:t>
      </w:r>
      <w:r w:rsidRPr="0064081A">
        <w:rPr>
          <w:rFonts w:ascii="Book Antiqua" w:eastAsia="SimSun" w:hAnsi="Book Antiqua" w:cs="Helvetica" w:hint="eastAsia"/>
          <w:color w:val="000000"/>
          <w:lang w:eastAsia="zh-CN"/>
        </w:rPr>
        <w:t>C</w:t>
      </w:r>
    </w:p>
    <w:p w14:paraId="64D33415" w14:textId="77777777" w:rsidR="0064081A" w:rsidRPr="0064081A" w:rsidRDefault="0064081A" w:rsidP="0064081A">
      <w:pPr>
        <w:shd w:val="clear" w:color="auto" w:fill="FFFFFF"/>
        <w:spacing w:line="360" w:lineRule="auto"/>
        <w:rPr>
          <w:rFonts w:ascii="Book Antiqua" w:eastAsia="SimSun" w:hAnsi="Book Antiqua" w:cs="Helvetica"/>
          <w:color w:val="000000"/>
          <w:lang w:eastAsia="en-US"/>
        </w:rPr>
      </w:pPr>
      <w:r w:rsidRPr="0064081A">
        <w:rPr>
          <w:rFonts w:ascii="Book Antiqua" w:eastAsia="SimSun" w:hAnsi="Book Antiqua" w:cs="Helvetica"/>
          <w:color w:val="000000"/>
          <w:lang w:eastAsia="zh-CN"/>
        </w:rPr>
        <w:t>Grade D (Fair): 0</w:t>
      </w:r>
    </w:p>
    <w:p w14:paraId="1581E844" w14:textId="77777777" w:rsidR="0064081A" w:rsidRPr="0064081A" w:rsidRDefault="0064081A" w:rsidP="0064081A">
      <w:pPr>
        <w:shd w:val="clear" w:color="auto" w:fill="FFFFFF"/>
        <w:spacing w:line="360" w:lineRule="auto"/>
        <w:rPr>
          <w:rFonts w:ascii="Calibri" w:eastAsia="SimSun" w:hAnsi="Calibri" w:cs="Times New Roman"/>
          <w:color w:val="000000"/>
          <w:sz w:val="22"/>
          <w:szCs w:val="22"/>
          <w:lang w:eastAsia="zh-CN"/>
        </w:rPr>
      </w:pPr>
      <w:r w:rsidRPr="0064081A">
        <w:rPr>
          <w:rFonts w:ascii="Book Antiqua" w:eastAsia="SimSun" w:hAnsi="Book Antiqua" w:cs="Helvetica"/>
          <w:color w:val="000000"/>
          <w:lang w:eastAsia="zh-CN"/>
        </w:rPr>
        <w:lastRenderedPageBreak/>
        <w:t>Grade E (Poor): 0</w:t>
      </w:r>
    </w:p>
    <w:bookmarkEnd w:id="714"/>
    <w:bookmarkEnd w:id="715"/>
    <w:bookmarkEnd w:id="716"/>
    <w:bookmarkEnd w:id="717"/>
    <w:bookmarkEnd w:id="718"/>
    <w:bookmarkEnd w:id="719"/>
    <w:bookmarkEnd w:id="720"/>
    <w:bookmarkEnd w:id="721"/>
    <w:bookmarkEnd w:id="722"/>
    <w:bookmarkEnd w:id="723"/>
    <w:bookmarkEnd w:id="724"/>
    <w:bookmarkEnd w:id="725"/>
    <w:bookmarkEnd w:id="726"/>
    <w:bookmarkEnd w:id="727"/>
    <w:bookmarkEnd w:id="728"/>
    <w:bookmarkEnd w:id="729"/>
    <w:bookmarkEnd w:id="730"/>
    <w:bookmarkEnd w:id="731"/>
    <w:bookmarkEnd w:id="732"/>
    <w:bookmarkEnd w:id="733"/>
    <w:bookmarkEnd w:id="734"/>
    <w:bookmarkEnd w:id="735"/>
    <w:bookmarkEnd w:id="736"/>
    <w:bookmarkEnd w:id="737"/>
    <w:bookmarkEnd w:id="738"/>
    <w:bookmarkEnd w:id="739"/>
    <w:bookmarkEnd w:id="740"/>
    <w:bookmarkEnd w:id="741"/>
    <w:bookmarkEnd w:id="742"/>
    <w:bookmarkEnd w:id="743"/>
    <w:bookmarkEnd w:id="744"/>
    <w:bookmarkEnd w:id="745"/>
    <w:p w14:paraId="6545C513" w14:textId="3FD8EA1F" w:rsidR="000814C8" w:rsidRPr="00432447" w:rsidRDefault="000814C8" w:rsidP="00E86352">
      <w:pPr>
        <w:adjustRightInd w:val="0"/>
        <w:snapToGrid w:val="0"/>
        <w:spacing w:line="360" w:lineRule="auto"/>
        <w:ind w:firstLine="960"/>
        <w:rPr>
          <w:rFonts w:ascii="Book Antiqua" w:hAnsi="Book Antiqua"/>
        </w:rPr>
      </w:pPr>
    </w:p>
    <w:sectPr w:rsidR="000814C8" w:rsidRPr="00432447" w:rsidSect="0091130E">
      <w:pgSz w:w="11900" w:h="16840"/>
      <w:pgMar w:top="1985" w:right="1701" w:bottom="1701" w:left="1701" w:header="851" w:footer="992" w:gutter="0"/>
      <w:cols w:space="425"/>
      <w:docGrid w:type="lines" w:linePitch="40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B9BB55E" w14:textId="77777777" w:rsidR="00077671" w:rsidRDefault="00077671" w:rsidP="007E2697">
      <w:r>
        <w:separator/>
      </w:r>
    </w:p>
  </w:endnote>
  <w:endnote w:type="continuationSeparator" w:id="0">
    <w:p w14:paraId="0BABE163" w14:textId="77777777" w:rsidR="00077671" w:rsidRDefault="00077671" w:rsidP="007E269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entury">
    <w:panose1 w:val="02040604050505020304"/>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0000012" w:usb3="00000000" w:csb0="0002009F" w:csb1="00000000"/>
  </w:font>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2FF" w:usb1="420024FF" w:usb2="00000000" w:usb3="00000000" w:csb0="0000019F" w:csb1="00000000"/>
  </w:font>
  <w:font w:name="Helvetica">
    <w:panose1 w:val="020B0604020202020204"/>
    <w:charset w:val="00"/>
    <w:family w:val="swiss"/>
    <w:notTrueType/>
    <w:pitch w:val="variable"/>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CC4200F" w14:textId="77777777" w:rsidR="00077671" w:rsidRDefault="00077671" w:rsidP="007E2697">
      <w:r>
        <w:separator/>
      </w:r>
    </w:p>
  </w:footnote>
  <w:footnote w:type="continuationSeparator" w:id="0">
    <w:p w14:paraId="7A35939C" w14:textId="77777777" w:rsidR="00077671" w:rsidRDefault="00077671" w:rsidP="007E2697">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defaultTabStop w:val="960"/>
  <w:drawingGridVerticalSpacing w:val="200"/>
  <w:displayHorizontalDrawingGridEvery w:val="0"/>
  <w:displayVerticalDrawingGridEvery w:val="2"/>
  <w:characterSpacingControl w:val="compressPunctuation"/>
  <w:hdrShapeDefaults>
    <o:shapedefaults v:ext="edit" spidmax="2049">
      <v:textbox inset="5.85pt,.7pt,5.85pt,.7pt"/>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0er5d95j5efdtev2vypavvp5atxfz5002dp&quot;&gt;CH-C-My EndNote Library&lt;record-ids&gt;&lt;item&gt;1&lt;/item&gt;&lt;item&gt;2&lt;/item&gt;&lt;item&gt;3&lt;/item&gt;&lt;item&gt;7&lt;/item&gt;&lt;item&gt;10&lt;/item&gt;&lt;item&gt;13&lt;/item&gt;&lt;item&gt;14&lt;/item&gt;&lt;item&gt;15&lt;/item&gt;&lt;item&gt;21&lt;/item&gt;&lt;/record-ids&gt;&lt;/item&gt;&lt;/Libraries&gt;"/>
  </w:docVars>
  <w:rsids>
    <w:rsidRoot w:val="00CA088F"/>
    <w:rsid w:val="00044AB8"/>
    <w:rsid w:val="00077671"/>
    <w:rsid w:val="000814C8"/>
    <w:rsid w:val="000B50A5"/>
    <w:rsid w:val="00100904"/>
    <w:rsid w:val="001409E7"/>
    <w:rsid w:val="00212B22"/>
    <w:rsid w:val="00216861"/>
    <w:rsid w:val="00222517"/>
    <w:rsid w:val="002315CA"/>
    <w:rsid w:val="00263439"/>
    <w:rsid w:val="002976E9"/>
    <w:rsid w:val="002F6282"/>
    <w:rsid w:val="00366CBB"/>
    <w:rsid w:val="003C167F"/>
    <w:rsid w:val="003F1DAF"/>
    <w:rsid w:val="00421A91"/>
    <w:rsid w:val="00432447"/>
    <w:rsid w:val="00442878"/>
    <w:rsid w:val="004739E2"/>
    <w:rsid w:val="00473D47"/>
    <w:rsid w:val="004821BC"/>
    <w:rsid w:val="004B65DE"/>
    <w:rsid w:val="004C1DAD"/>
    <w:rsid w:val="004F0FFE"/>
    <w:rsid w:val="00501C88"/>
    <w:rsid w:val="0050606D"/>
    <w:rsid w:val="005738D5"/>
    <w:rsid w:val="005A6205"/>
    <w:rsid w:val="0064081A"/>
    <w:rsid w:val="0067159C"/>
    <w:rsid w:val="006E4A39"/>
    <w:rsid w:val="00700149"/>
    <w:rsid w:val="00720BD3"/>
    <w:rsid w:val="00747850"/>
    <w:rsid w:val="00756541"/>
    <w:rsid w:val="007C11BB"/>
    <w:rsid w:val="007E2697"/>
    <w:rsid w:val="00806F08"/>
    <w:rsid w:val="008E686D"/>
    <w:rsid w:val="0091130E"/>
    <w:rsid w:val="00915361"/>
    <w:rsid w:val="00955FF3"/>
    <w:rsid w:val="00971708"/>
    <w:rsid w:val="00A16CB5"/>
    <w:rsid w:val="00A5158D"/>
    <w:rsid w:val="00BE50AF"/>
    <w:rsid w:val="00BF3280"/>
    <w:rsid w:val="00C65557"/>
    <w:rsid w:val="00C72097"/>
    <w:rsid w:val="00CA088F"/>
    <w:rsid w:val="00CE6D80"/>
    <w:rsid w:val="00D02BC3"/>
    <w:rsid w:val="00D70C2E"/>
    <w:rsid w:val="00DA3BA3"/>
    <w:rsid w:val="00DC684E"/>
    <w:rsid w:val="00E70FEC"/>
    <w:rsid w:val="00E86352"/>
    <w:rsid w:val="00EA4471"/>
    <w:rsid w:val="00EC7745"/>
    <w:rsid w:val="00EF09C9"/>
    <w:rsid w:val="00F90DA0"/>
    <w:rsid w:val="00F9676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v:textbox inset="5.85pt,.7pt,5.85pt,.7pt"/>
    </o:shapedefaults>
    <o:shapelayout v:ext="edit">
      <o:idmap v:ext="edit" data="1"/>
    </o:shapelayout>
  </w:shapeDefaults>
  <w:decimalSymbol w:val="."/>
  <w:listSeparator w:val=","/>
  <w14:docId w14:val="2EE1D005"/>
  <w14:defaultImageDpi w14:val="300"/>
  <w15:docId w15:val="{1AA16211-0B0C-4687-B4EB-E1E7AAD094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4"/>
        <w:szCs w:val="24"/>
        <w:lang w:val="en-US" w:eastAsia="ja-JP"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widowControl w:val="0"/>
      <w:jc w:val="both"/>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rsid w:val="00366CBB"/>
    <w:pPr>
      <w:jc w:val="center"/>
    </w:pPr>
    <w:rPr>
      <w:rFonts w:ascii="Arial" w:hAnsi="Arial" w:cs="Arial"/>
      <w:sz w:val="22"/>
    </w:rPr>
  </w:style>
  <w:style w:type="paragraph" w:customStyle="1" w:styleId="EndNoteBibliography">
    <w:name w:val="EndNote Bibliography"/>
    <w:basedOn w:val="Normal"/>
    <w:rsid w:val="00366CBB"/>
    <w:rPr>
      <w:rFonts w:ascii="Arial" w:hAnsi="Arial" w:cs="Arial"/>
      <w:sz w:val="22"/>
    </w:rPr>
  </w:style>
  <w:style w:type="character" w:styleId="CommentReference">
    <w:name w:val="annotation reference"/>
    <w:uiPriority w:val="99"/>
    <w:semiHidden/>
    <w:rsid w:val="000B50A5"/>
    <w:rPr>
      <w:sz w:val="21"/>
      <w:szCs w:val="21"/>
    </w:rPr>
  </w:style>
  <w:style w:type="paragraph" w:styleId="Header">
    <w:name w:val="header"/>
    <w:basedOn w:val="Normal"/>
    <w:link w:val="HeaderChar"/>
    <w:uiPriority w:val="99"/>
    <w:unhideWhenUsed/>
    <w:rsid w:val="007E2697"/>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7E2697"/>
    <w:rPr>
      <w:sz w:val="18"/>
      <w:szCs w:val="18"/>
    </w:rPr>
  </w:style>
  <w:style w:type="paragraph" w:styleId="Footer">
    <w:name w:val="footer"/>
    <w:basedOn w:val="Normal"/>
    <w:link w:val="FooterChar"/>
    <w:uiPriority w:val="99"/>
    <w:unhideWhenUsed/>
    <w:rsid w:val="007E2697"/>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7E2697"/>
    <w:rPr>
      <w:sz w:val="18"/>
      <w:szCs w:val="18"/>
    </w:rPr>
  </w:style>
  <w:style w:type="character" w:styleId="Hyperlink">
    <w:name w:val="Hyperlink"/>
    <w:basedOn w:val="DefaultParagraphFont"/>
    <w:uiPriority w:val="99"/>
    <w:unhideWhenUsed/>
    <w:rsid w:val="007E2697"/>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50072899">
      <w:bodyDiv w:val="1"/>
      <w:marLeft w:val="0"/>
      <w:marRight w:val="0"/>
      <w:marTop w:val="0"/>
      <w:marBottom w:val="0"/>
      <w:divBdr>
        <w:top w:val="none" w:sz="0" w:space="0" w:color="auto"/>
        <w:left w:val="none" w:sz="0" w:space="0" w:color="auto"/>
        <w:bottom w:val="none" w:sz="0" w:space="0" w:color="auto"/>
        <w:right w:val="none" w:sz="0" w:space="0" w:color="auto"/>
      </w:divBdr>
    </w:div>
    <w:div w:id="882330481">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hyperlink" Target="mailto:yausteru@ebony.plala.or.jp" TargetMode="Externa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creativecommons.org/licenses/by-nc/4.0/" TargetMode="External"/><Relationship Id="rId5" Type="http://schemas.openxmlformats.org/officeDocument/2006/relationships/endnotes" Target="endnotes.xml"/><Relationship Id="rId4" Type="http://schemas.openxmlformats.org/officeDocument/2006/relationships/footnotes" Target="footnotes.xml"/><Relationship Id="rId9" Type="http://schemas.openxmlformats.org/officeDocument/2006/relationships/theme" Target="theme/theme1.xml"/></Relationships>
</file>

<file path=word/theme/theme1.xml><?xml version="1.0" encoding="utf-8"?>
<a:theme xmlns:a="http://schemas.openxmlformats.org/drawingml/2006/main" name="ホワイト">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Arial"/>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entury"/>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9</Pages>
  <Words>1620</Words>
  <Characters>9236</Characters>
  <Application>Microsoft Office Word</Application>
  <DocSecurity>0</DocSecurity>
  <Lines>76</Lines>
  <Paragraphs>21</Paragraphs>
  <ScaleCrop>false</ScaleCrop>
  <HeadingPairs>
    <vt:vector size="2" baseType="variant">
      <vt:variant>
        <vt:lpstr>Title</vt:lpstr>
      </vt:variant>
      <vt:variant>
        <vt:i4>1</vt:i4>
      </vt:variant>
    </vt:vector>
  </HeadingPairs>
  <TitlesOfParts>
    <vt:vector size="1" baseType="lpstr">
      <vt:lpstr/>
    </vt:vector>
  </TitlesOfParts>
  <Company>東北大学病院　消化器内科</Company>
  <LinksUpToDate>false</LinksUpToDate>
  <CharactersWithSpaces>1083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近藤 泰輝</dc:creator>
  <cp:lastModifiedBy>LS Ma</cp:lastModifiedBy>
  <cp:revision>2</cp:revision>
  <dcterms:created xsi:type="dcterms:W3CDTF">2016-12-20T17:51:00Z</dcterms:created>
  <dcterms:modified xsi:type="dcterms:W3CDTF">2016-12-20T17:51:00Z</dcterms:modified>
</cp:coreProperties>
</file>